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5AF9" w:rsidRPr="0040019C" w:rsidRDefault="00CE1593" w:rsidP="00207D27">
      <w:pPr>
        <w:spacing w:after="0" w:line="240" w:lineRule="auto"/>
        <w:jc w:val="center"/>
        <w:rPr>
          <w:rFonts w:ascii="Times New Roman" w:hAnsi="Times New Roman" w:cs="Times New Roman"/>
          <w:b/>
          <w:sz w:val="28"/>
          <w:szCs w:val="28"/>
        </w:rPr>
      </w:pPr>
      <w:r w:rsidRPr="0040019C">
        <w:rPr>
          <w:rFonts w:ascii="Times New Roman" w:hAnsi="Times New Roman" w:cs="Times New Roman"/>
          <w:b/>
          <w:sz w:val="28"/>
          <w:szCs w:val="28"/>
        </w:rPr>
        <w:t xml:space="preserve">DAMPAK KEBERADAAN PASAR MODERN </w:t>
      </w:r>
    </w:p>
    <w:p w:rsidR="003344D3" w:rsidRPr="0040019C" w:rsidRDefault="00CE1593" w:rsidP="00915AF9">
      <w:pPr>
        <w:spacing w:after="0" w:line="240" w:lineRule="auto"/>
        <w:jc w:val="center"/>
        <w:rPr>
          <w:rFonts w:ascii="Times New Roman" w:hAnsi="Times New Roman" w:cs="Times New Roman"/>
          <w:b/>
          <w:sz w:val="28"/>
          <w:szCs w:val="28"/>
        </w:rPr>
      </w:pPr>
      <w:r w:rsidRPr="0040019C">
        <w:rPr>
          <w:rFonts w:ascii="Times New Roman" w:hAnsi="Times New Roman" w:cs="Times New Roman"/>
          <w:b/>
          <w:sz w:val="28"/>
          <w:szCs w:val="28"/>
        </w:rPr>
        <w:t xml:space="preserve">TERHADAP EKSISTENSI PASAR TRADISIONAL </w:t>
      </w:r>
    </w:p>
    <w:p w:rsidR="00536428" w:rsidRPr="0040019C" w:rsidRDefault="00CE1593" w:rsidP="00207D27">
      <w:pPr>
        <w:spacing w:after="0" w:line="240" w:lineRule="auto"/>
        <w:jc w:val="center"/>
        <w:rPr>
          <w:rFonts w:ascii="Times New Roman" w:hAnsi="Times New Roman" w:cs="Times New Roman"/>
          <w:b/>
          <w:sz w:val="28"/>
          <w:szCs w:val="28"/>
        </w:rPr>
      </w:pPr>
      <w:r w:rsidRPr="0040019C">
        <w:rPr>
          <w:rFonts w:ascii="Times New Roman" w:hAnsi="Times New Roman" w:cs="Times New Roman"/>
          <w:b/>
          <w:sz w:val="28"/>
          <w:szCs w:val="28"/>
        </w:rPr>
        <w:t>DI KOTA TOBELO KABUPATEN HALMAHERA UTARA</w:t>
      </w:r>
    </w:p>
    <w:p w:rsidR="00CE1593" w:rsidRPr="00054552" w:rsidRDefault="00CE1593" w:rsidP="00207D27">
      <w:pPr>
        <w:spacing w:after="0" w:line="240" w:lineRule="auto"/>
        <w:jc w:val="center"/>
        <w:rPr>
          <w:rFonts w:ascii="Times New Roman" w:hAnsi="Times New Roman" w:cs="Times New Roman"/>
          <w:sz w:val="24"/>
          <w:szCs w:val="24"/>
        </w:rPr>
      </w:pPr>
    </w:p>
    <w:p w:rsidR="00DD3963" w:rsidRPr="00BE6A38" w:rsidRDefault="00CE1593" w:rsidP="00DD3963">
      <w:pPr>
        <w:spacing w:after="0" w:line="240" w:lineRule="auto"/>
        <w:jc w:val="center"/>
        <w:rPr>
          <w:rFonts w:ascii="Times New Roman" w:hAnsi="Times New Roman" w:cs="Times New Roman"/>
          <w:b/>
          <w:sz w:val="24"/>
          <w:szCs w:val="24"/>
          <w:vertAlign w:val="superscript"/>
        </w:rPr>
      </w:pPr>
      <w:r w:rsidRPr="00BE6A38">
        <w:rPr>
          <w:rFonts w:ascii="Times New Roman" w:hAnsi="Times New Roman" w:cs="Times New Roman"/>
          <w:b/>
          <w:sz w:val="24"/>
          <w:szCs w:val="24"/>
        </w:rPr>
        <w:t>Putra Sian Arimawa</w:t>
      </w:r>
      <w:r w:rsidRPr="00BE6A38">
        <w:rPr>
          <w:rFonts w:ascii="Times New Roman" w:hAnsi="Times New Roman" w:cs="Times New Roman"/>
          <w:b/>
          <w:sz w:val="24"/>
          <w:szCs w:val="24"/>
          <w:vertAlign w:val="superscript"/>
        </w:rPr>
        <w:t>1</w:t>
      </w:r>
      <w:r w:rsidR="00DD3963" w:rsidRPr="00BE6A38">
        <w:rPr>
          <w:rFonts w:ascii="Times New Roman" w:hAnsi="Times New Roman" w:cs="Times New Roman"/>
          <w:b/>
          <w:sz w:val="24"/>
          <w:szCs w:val="24"/>
        </w:rPr>
        <w:t>, Feri Leasiwal</w:t>
      </w:r>
      <w:r w:rsidR="00DD3963" w:rsidRPr="00BE6A38">
        <w:rPr>
          <w:rFonts w:ascii="Times New Roman" w:hAnsi="Times New Roman" w:cs="Times New Roman"/>
          <w:b/>
          <w:sz w:val="24"/>
          <w:szCs w:val="24"/>
          <w:vertAlign w:val="superscript"/>
        </w:rPr>
        <w:t>2</w:t>
      </w:r>
    </w:p>
    <w:p w:rsidR="00CE1593" w:rsidRPr="00DD3963" w:rsidRDefault="00CE1593" w:rsidP="00207D27">
      <w:pPr>
        <w:spacing w:after="0" w:line="240" w:lineRule="auto"/>
        <w:jc w:val="center"/>
        <w:rPr>
          <w:rFonts w:ascii="Times New Roman" w:hAnsi="Times New Roman" w:cs="Times New Roman"/>
          <w:sz w:val="24"/>
          <w:szCs w:val="24"/>
        </w:rPr>
      </w:pPr>
    </w:p>
    <w:p w:rsidR="00CE1593" w:rsidRPr="00054552" w:rsidRDefault="00DD3963" w:rsidP="00207D27">
      <w:pPr>
        <w:spacing w:after="0" w:line="240" w:lineRule="auto"/>
        <w:jc w:val="center"/>
        <w:rPr>
          <w:rFonts w:ascii="Times New Roman" w:hAnsi="Times New Roman" w:cs="Times New Roman"/>
          <w:sz w:val="24"/>
          <w:szCs w:val="24"/>
        </w:rPr>
      </w:pPr>
      <w:r w:rsidRPr="00DD3963">
        <w:rPr>
          <w:rFonts w:ascii="Times New Roman" w:hAnsi="Times New Roman" w:cs="Times New Roman"/>
          <w:sz w:val="24"/>
          <w:szCs w:val="24"/>
          <w:vertAlign w:val="superscript"/>
        </w:rPr>
        <w:t>1</w:t>
      </w:r>
      <w:r w:rsidR="00CE1593" w:rsidRPr="00054552">
        <w:rPr>
          <w:rFonts w:ascii="Times New Roman" w:hAnsi="Times New Roman" w:cs="Times New Roman"/>
          <w:sz w:val="24"/>
          <w:szCs w:val="24"/>
        </w:rPr>
        <w:t>Program Studi Manajemen Bisnis Politeknik Perdamaian Halmahera</w:t>
      </w:r>
    </w:p>
    <w:p w:rsidR="00CE1593" w:rsidRPr="00054552" w:rsidRDefault="00DD3963" w:rsidP="00207D27">
      <w:pPr>
        <w:spacing w:after="0" w:line="240" w:lineRule="auto"/>
        <w:jc w:val="center"/>
        <w:rPr>
          <w:rFonts w:ascii="Times New Roman" w:hAnsi="Times New Roman" w:cs="Times New Roman"/>
          <w:sz w:val="24"/>
          <w:szCs w:val="24"/>
        </w:rPr>
      </w:pPr>
      <w:r w:rsidRPr="00DD3963">
        <w:rPr>
          <w:rFonts w:ascii="Times New Roman" w:hAnsi="Times New Roman" w:cs="Times New Roman"/>
          <w:sz w:val="24"/>
          <w:szCs w:val="24"/>
          <w:vertAlign w:val="superscript"/>
        </w:rPr>
        <w:t>2</w:t>
      </w:r>
      <w:r w:rsidR="00CE1593" w:rsidRPr="00054552">
        <w:rPr>
          <w:rFonts w:ascii="Times New Roman" w:hAnsi="Times New Roman" w:cs="Times New Roman"/>
          <w:sz w:val="24"/>
          <w:szCs w:val="24"/>
        </w:rPr>
        <w:t>Program Studi Manajemen Bisnis Politeknik Perdamaian Halmahera</w:t>
      </w:r>
    </w:p>
    <w:p w:rsidR="00CE1593" w:rsidRPr="00054552" w:rsidRDefault="00CE1593" w:rsidP="00207D27">
      <w:pPr>
        <w:spacing w:after="0" w:line="240" w:lineRule="auto"/>
        <w:jc w:val="center"/>
        <w:rPr>
          <w:rFonts w:ascii="Times New Roman" w:hAnsi="Times New Roman" w:cs="Times New Roman"/>
          <w:sz w:val="24"/>
          <w:szCs w:val="24"/>
        </w:rPr>
      </w:pPr>
    </w:p>
    <w:p w:rsidR="00CE1593" w:rsidRPr="00054552" w:rsidRDefault="001829A6" w:rsidP="00207D27">
      <w:pPr>
        <w:spacing w:after="0" w:line="240" w:lineRule="auto"/>
        <w:jc w:val="center"/>
        <w:rPr>
          <w:rFonts w:ascii="Times New Roman" w:hAnsi="Times New Roman" w:cs="Times New Roman"/>
          <w:sz w:val="24"/>
          <w:szCs w:val="24"/>
        </w:rPr>
      </w:pPr>
      <w:hyperlink r:id="rId7" w:history="1">
        <w:r w:rsidR="00CE1593" w:rsidRPr="00054552">
          <w:rPr>
            <w:rStyle w:val="Hyperlink"/>
            <w:rFonts w:ascii="Times New Roman" w:hAnsi="Times New Roman" w:cs="Times New Roman"/>
            <w:color w:val="auto"/>
            <w:sz w:val="24"/>
            <w:szCs w:val="24"/>
          </w:rPr>
          <w:t>sianarimawa@gmail.com</w:t>
        </w:r>
      </w:hyperlink>
    </w:p>
    <w:p w:rsidR="00CE1593" w:rsidRPr="00054552" w:rsidRDefault="00CE1593" w:rsidP="00207D27">
      <w:pPr>
        <w:spacing w:after="0" w:line="240" w:lineRule="auto"/>
        <w:jc w:val="center"/>
        <w:rPr>
          <w:rFonts w:ascii="Times New Roman" w:hAnsi="Times New Roman" w:cs="Times New Roman"/>
          <w:sz w:val="24"/>
          <w:szCs w:val="24"/>
        </w:rPr>
      </w:pPr>
    </w:p>
    <w:p w:rsidR="00CE1593" w:rsidRPr="00054552" w:rsidRDefault="00CE1593" w:rsidP="00207D27">
      <w:pPr>
        <w:spacing w:after="0" w:line="240" w:lineRule="auto"/>
        <w:rPr>
          <w:rFonts w:ascii="Times New Roman" w:hAnsi="Times New Roman" w:cs="Times New Roman"/>
          <w:sz w:val="24"/>
          <w:szCs w:val="24"/>
        </w:rPr>
      </w:pPr>
    </w:p>
    <w:p w:rsidR="00326B17" w:rsidRPr="00326B17" w:rsidRDefault="00326B17" w:rsidP="00326B17">
      <w:pPr>
        <w:spacing w:after="0" w:line="240" w:lineRule="auto"/>
        <w:jc w:val="both"/>
        <w:rPr>
          <w:rFonts w:ascii="Times New Roman" w:hAnsi="Times New Roman" w:cs="Times New Roman"/>
          <w:i/>
          <w:sz w:val="24"/>
          <w:szCs w:val="24"/>
        </w:rPr>
      </w:pPr>
      <w:r w:rsidRPr="00DD3963">
        <w:rPr>
          <w:rFonts w:ascii="Times New Roman" w:hAnsi="Times New Roman" w:cs="Times New Roman"/>
          <w:i/>
          <w:sz w:val="24"/>
          <w:szCs w:val="24"/>
        </w:rPr>
        <w:t>Abstract</w:t>
      </w:r>
      <w:r>
        <w:rPr>
          <w:rFonts w:ascii="Times New Roman" w:hAnsi="Times New Roman" w:cs="Times New Roman"/>
          <w:i/>
          <w:sz w:val="24"/>
          <w:szCs w:val="24"/>
        </w:rPr>
        <w:t xml:space="preserve">: </w:t>
      </w:r>
      <w:r w:rsidRPr="00326B17">
        <w:rPr>
          <w:rFonts w:ascii="Times New Roman" w:hAnsi="Times New Roman" w:cs="Times New Roman"/>
          <w:i/>
          <w:sz w:val="24"/>
          <w:szCs w:val="24"/>
        </w:rPr>
        <w:t>This study aims to find out how traders perceive the existence of modern markets and how consumers perceive the existence of modern markets.The type of this research is descriptive qualitative research. As for the data collection process in this study is to use interview, observation and documentation techniques. Data analysis was carried out by reducing data, presenting data and drawing conclusions.The results of this study indicate that with the existence of a modern market, based on the results of the study it can be concluded that after the modern market, the income of traders in traditional markets has decreased, other findings also found that the three traditional markets in Tobelo city not only experienced the decrease in income in addition to that income and the number of customers who came also decreased, so that many traders suffered losses.The lack of facilities in traditional markets, the quality of the goods sold is also different between traditional markets and modern markets, so that many consumers prefer to shop in the modern market rather than traditional markets.</w:t>
      </w:r>
    </w:p>
    <w:p w:rsidR="00207D27" w:rsidRPr="00326B17" w:rsidRDefault="00326B17" w:rsidP="00326B17">
      <w:pPr>
        <w:jc w:val="both"/>
      </w:pPr>
      <w:r w:rsidRPr="00326B17">
        <w:rPr>
          <w:rFonts w:ascii="Times New Roman" w:hAnsi="Times New Roman" w:cs="Times New Roman"/>
          <w:b/>
          <w:i/>
          <w:sz w:val="24"/>
          <w:szCs w:val="24"/>
        </w:rPr>
        <w:t>Keywords</w:t>
      </w:r>
      <w:r w:rsidRPr="00326B17">
        <w:rPr>
          <w:rFonts w:ascii="Times New Roman" w:hAnsi="Times New Roman" w:cs="Times New Roman"/>
          <w:i/>
          <w:sz w:val="24"/>
          <w:szCs w:val="24"/>
        </w:rPr>
        <w:t>: Impacts, Perceptions of Traders and Communities, Modern Markets, Traditional Markets</w:t>
      </w:r>
    </w:p>
    <w:p w:rsidR="00E72753" w:rsidRPr="00977415" w:rsidRDefault="00E72753" w:rsidP="00207D27">
      <w:pPr>
        <w:spacing w:after="0" w:line="240" w:lineRule="auto"/>
        <w:jc w:val="both"/>
        <w:rPr>
          <w:rFonts w:ascii="Times New Roman" w:hAnsi="Times New Roman" w:cs="Times New Roman"/>
          <w:b/>
          <w:sz w:val="24"/>
          <w:szCs w:val="24"/>
        </w:rPr>
      </w:pPr>
      <w:r w:rsidRPr="00977415">
        <w:rPr>
          <w:rFonts w:ascii="Times New Roman" w:hAnsi="Times New Roman" w:cs="Times New Roman"/>
          <w:b/>
          <w:sz w:val="24"/>
          <w:szCs w:val="24"/>
        </w:rPr>
        <w:t>PENDAHULUAN</w:t>
      </w:r>
    </w:p>
    <w:p w:rsidR="004C70F8" w:rsidRDefault="004C70F8" w:rsidP="004C70F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rkembangan pasar di era moderen saat ini memberikan suatu perkembangan positif untuk kemajuan suatu daerah, untuk itu di kabupaten Hal</w:t>
      </w:r>
      <w:r w:rsidR="002435AC">
        <w:rPr>
          <w:rFonts w:ascii="Times New Roman" w:hAnsi="Times New Roman" w:cs="Times New Roman"/>
          <w:sz w:val="24"/>
          <w:szCs w:val="24"/>
        </w:rPr>
        <w:t>mahera Utara semenjak Tahun 2016</w:t>
      </w:r>
      <w:r>
        <w:rPr>
          <w:rFonts w:ascii="Times New Roman" w:hAnsi="Times New Roman" w:cs="Times New Roman"/>
          <w:sz w:val="24"/>
          <w:szCs w:val="24"/>
        </w:rPr>
        <w:t xml:space="preserve"> telah di bangun pasar moderen untuk pengembangan ekonomi di daerah tersebut.</w:t>
      </w:r>
      <w:r w:rsidR="00F73554">
        <w:rPr>
          <w:rFonts w:ascii="Times New Roman" w:hAnsi="Times New Roman" w:cs="Times New Roman"/>
          <w:sz w:val="24"/>
          <w:szCs w:val="24"/>
        </w:rPr>
        <w:t>Di kabupaten Halmahera Utara terdapat tiga pasar tradisional yakni pasar Wosia, Rawajaya dan pasar Buale.</w:t>
      </w:r>
    </w:p>
    <w:p w:rsidR="004C70F8" w:rsidRDefault="004A36C3" w:rsidP="004C70F8">
      <w:pPr>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 xml:space="preserve">Pasar </w:t>
      </w:r>
      <w:r w:rsidR="00E72753" w:rsidRPr="00054552">
        <w:rPr>
          <w:rFonts w:ascii="Times New Roman" w:hAnsi="Times New Roman" w:cs="Times New Roman"/>
          <w:sz w:val="24"/>
          <w:szCs w:val="24"/>
        </w:rPr>
        <w:t>moderen ini membawa euphoria tersendiri bagi masyarakat yang ada di kabupaten Halmahera Utara, Konsep p</w:t>
      </w:r>
      <w:r w:rsidR="00E66BD4" w:rsidRPr="00054552">
        <w:rPr>
          <w:rFonts w:ascii="Times New Roman" w:hAnsi="Times New Roman" w:cs="Times New Roman"/>
          <w:sz w:val="24"/>
          <w:szCs w:val="24"/>
        </w:rPr>
        <w:t>asar yang berkembang membawa euphoria tersendiri bagi masyar</w:t>
      </w:r>
      <w:r w:rsidR="00670293" w:rsidRPr="00054552">
        <w:rPr>
          <w:rFonts w:ascii="Times New Roman" w:hAnsi="Times New Roman" w:cs="Times New Roman"/>
          <w:sz w:val="24"/>
          <w:szCs w:val="24"/>
        </w:rPr>
        <w:t>akat, dimana pasar berubah menjadi</w:t>
      </w:r>
      <w:r w:rsidR="00E66BD4" w:rsidRPr="00054552">
        <w:rPr>
          <w:rFonts w:ascii="Times New Roman" w:hAnsi="Times New Roman" w:cs="Times New Roman"/>
          <w:sz w:val="24"/>
          <w:szCs w:val="24"/>
        </w:rPr>
        <w:t xml:space="preserve"> gedung megah, bersih dan dengan penataan barang dagangan yang rapi membuat masyarakat lebih tertarik berkunjung ke pasar moderen untuk berbelanja</w:t>
      </w:r>
      <w:r w:rsidR="006F17A9" w:rsidRPr="00054552">
        <w:rPr>
          <w:rFonts w:ascii="Times New Roman" w:hAnsi="Times New Roman" w:cs="Times New Roman"/>
          <w:sz w:val="24"/>
          <w:szCs w:val="24"/>
        </w:rPr>
        <w:t xml:space="preserve">. </w:t>
      </w:r>
      <w:proofErr w:type="gramStart"/>
      <w:r w:rsidR="006F17A9" w:rsidRPr="00054552">
        <w:rPr>
          <w:rFonts w:ascii="Times New Roman" w:hAnsi="Times New Roman" w:cs="Times New Roman"/>
          <w:sz w:val="24"/>
          <w:szCs w:val="24"/>
        </w:rPr>
        <w:t xml:space="preserve">Selain itu tersedia tempat </w:t>
      </w:r>
      <w:r w:rsidR="00A070B8" w:rsidRPr="00054552">
        <w:rPr>
          <w:rFonts w:ascii="Times New Roman" w:hAnsi="Times New Roman" w:cs="Times New Roman"/>
          <w:sz w:val="24"/>
          <w:szCs w:val="24"/>
        </w:rPr>
        <w:t>parkir</w:t>
      </w:r>
      <w:r w:rsidR="006F17A9" w:rsidRPr="00054552">
        <w:rPr>
          <w:rFonts w:ascii="Times New Roman" w:hAnsi="Times New Roman" w:cs="Times New Roman"/>
          <w:sz w:val="24"/>
          <w:szCs w:val="24"/>
        </w:rPr>
        <w:t xml:space="preserve"> gratis serta ketersediaan mesin (ATM) melengkapi sarana prasarana dari pasar moderen</w:t>
      </w:r>
      <w:r w:rsidR="00207D27" w:rsidRPr="00054552">
        <w:rPr>
          <w:rFonts w:ascii="Times New Roman" w:hAnsi="Times New Roman" w:cs="Times New Roman"/>
          <w:sz w:val="24"/>
          <w:szCs w:val="24"/>
        </w:rPr>
        <w:t>.</w:t>
      </w:r>
      <w:r w:rsidR="00950C9E" w:rsidRPr="00054552">
        <w:rPr>
          <w:rFonts w:ascii="Times New Roman" w:hAnsi="Times New Roman" w:cs="Times New Roman"/>
          <w:sz w:val="24"/>
          <w:szCs w:val="24"/>
        </w:rPr>
        <w:t>Penataan pasar dengan konsep yang baik membuat masyarakat yang datang berbelanja di pasar moderen merasa terbantu dan tidak kebingungan dalam memilih produk atau barang belanjaan yang di beli.</w:t>
      </w:r>
      <w:proofErr w:type="gramEnd"/>
      <w:r w:rsidR="00950C9E" w:rsidRPr="00054552">
        <w:rPr>
          <w:rFonts w:ascii="Times New Roman" w:hAnsi="Times New Roman" w:cs="Times New Roman"/>
          <w:sz w:val="24"/>
          <w:szCs w:val="24"/>
        </w:rPr>
        <w:t xml:space="preserve"> Misalnya tempat penjualan pakaian, tempat elektronik, bahan pangan, sayu-sayuran dan hasil bumi, tempat daging, tempat ikan diatur tempatnya masing-masing sehingga masyarakat dimudahkan untuk memilih </w:t>
      </w:r>
      <w:proofErr w:type="gramStart"/>
      <w:r w:rsidR="00950C9E" w:rsidRPr="00054552">
        <w:rPr>
          <w:rFonts w:ascii="Times New Roman" w:hAnsi="Times New Roman" w:cs="Times New Roman"/>
          <w:sz w:val="24"/>
          <w:szCs w:val="24"/>
        </w:rPr>
        <w:t>apa</w:t>
      </w:r>
      <w:proofErr w:type="gramEnd"/>
      <w:r w:rsidR="00950C9E" w:rsidRPr="00054552">
        <w:rPr>
          <w:rFonts w:ascii="Times New Roman" w:hAnsi="Times New Roman" w:cs="Times New Roman"/>
          <w:sz w:val="24"/>
          <w:szCs w:val="24"/>
        </w:rPr>
        <w:t xml:space="preserve"> yang akan di beli. </w:t>
      </w:r>
    </w:p>
    <w:p w:rsidR="004C70F8" w:rsidRPr="00054552" w:rsidRDefault="004C70F8" w:rsidP="004C70F8">
      <w:pPr>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 xml:space="preserve">Dalam ilmu ekonomi, </w:t>
      </w:r>
      <w:r>
        <w:rPr>
          <w:rFonts w:ascii="Times New Roman" w:hAnsi="Times New Roman" w:cs="Times New Roman"/>
          <w:sz w:val="24"/>
          <w:szCs w:val="24"/>
        </w:rPr>
        <w:t>pasar diartikan</w:t>
      </w:r>
      <w:r w:rsidRPr="00054552">
        <w:rPr>
          <w:rFonts w:ascii="Times New Roman" w:hAnsi="Times New Roman" w:cs="Times New Roman"/>
          <w:sz w:val="24"/>
          <w:szCs w:val="24"/>
        </w:rPr>
        <w:t xml:space="preserve"> lebih luas daripada hanya sekedar tempat pertemuan antara penjual dan pembeli untuk mengadakan transaksi jual beli barang.Pengertian pasar tidak harus dikaitkan dengan suatu tempat yang dinamakan pasar dalam pengertian sehari-hari</w:t>
      </w:r>
      <w:proofErr w:type="gramStart"/>
      <w:r w:rsidRPr="00054552">
        <w:rPr>
          <w:rFonts w:ascii="Times New Roman" w:hAnsi="Times New Roman" w:cs="Times New Roman"/>
          <w:sz w:val="24"/>
          <w:szCs w:val="24"/>
        </w:rPr>
        <w:t>.“</w:t>
      </w:r>
      <w:proofErr w:type="gramEnd"/>
      <w:r w:rsidRPr="00054552">
        <w:rPr>
          <w:rFonts w:ascii="Times New Roman" w:hAnsi="Times New Roman" w:cs="Times New Roman"/>
          <w:sz w:val="24"/>
          <w:szCs w:val="24"/>
        </w:rPr>
        <w:t xml:space="preserve">Pasar mencakup keseluruhan permintaan dan penawaran, serta </w:t>
      </w:r>
      <w:r w:rsidRPr="00054552">
        <w:rPr>
          <w:rFonts w:ascii="Times New Roman" w:hAnsi="Times New Roman" w:cs="Times New Roman"/>
          <w:sz w:val="24"/>
          <w:szCs w:val="24"/>
        </w:rPr>
        <w:lastRenderedPageBreak/>
        <w:t>seluruh kontak antara penjual dan pembeli untuk mempertukarkan barang dan jasa” (Rita Hanafie, 2010:176).</w:t>
      </w:r>
      <w:r w:rsidR="001829A6" w:rsidRPr="00054552">
        <w:rPr>
          <w:rFonts w:ascii="Times New Roman" w:hAnsi="Times New Roman" w:cs="Times New Roman"/>
          <w:sz w:val="24"/>
          <w:szCs w:val="24"/>
        </w:rPr>
        <w:fldChar w:fldCharType="begin" w:fldLock="1"/>
      </w:r>
      <w:r w:rsidR="0086171A">
        <w:rPr>
          <w:rFonts w:ascii="Times New Roman" w:hAnsi="Times New Roman" w:cs="Times New Roman"/>
          <w:sz w:val="24"/>
          <w:szCs w:val="24"/>
        </w:rPr>
        <w:instrText>ADDIN CSL_CITATION {"citationItems":[{"id":"ITEM-1","itemData":{"abstract":"Penelitian ini bertujuan untuk (1) mengetahui implementasi peraturan pemerintah tentang pasar pasar modern, (2) mengetahui persepsi pelaku usaha ritel Waserda dan pedagang pasar tradisional terhadap keberadaan pasar modern, (3) mengetahui dampak keberadaan pasar modern terhadap usaha ritel Waserda dan pedagang pasar tradisioanal, dan (4) mengetahui upaya yang dilakukan oleh pelaku usaha ritel Waserda dan pedagang pasar tradisional untuk mempertahankan eksistensi usahanya. Penelitian ini merupakan penelitian deskriptif eksploratif. Variabel dalam penelitian ini adalah keberadaan pasar modern, usaha ritel Waserda dan pedagang pasar tradisional. Populasi dalam penelitian ini adalah pelaku usaha ritel Waserda dan pedagang pasar tradisional di Kecamatan Klirong yang memiliki radius 0-1 Km dari pasar modern sebanyak 68 responden. Jumlah sampel sebanyak 20 responden diambil dengan menggunakan teknik Cluster Quota Random Sampling. Teknik pengumpulan data menggunakan angket, wawancara, dan dokumentasi. Teknik analisis data yang digunakan adalah (1) Analisis kuantitatif menggunakan persentase (%), rerata atau mean (M), dan penghitungan Mean Ideal ( ). (2) Analisis kualitatif dilakukan melalui tiga komponen berurutan, yaitu reduksi data (data reduction), penyajian data (data display), dan penarikan kesimpulan (conclusion drawing). Hasil penelitian menunjukkan bahwa (1) Implementasi peraturan pemerintah tentang pasar modern tidak berjalan semestinya. (2) Persepsi negatif pelaku usaha ritel Waserda dan pedagang pasar tradisional terhadap keberadaan pasar modern termasuk dalam kategori tinggi. (3) Keberadaan pasar modern berdampak negatif pada omset (24% dan 16,3%), pendapatan (30% dan 17,5%), dan jumlah pelanggan (32% dan 29%) usaha ritel Waserda dan pedagang pasar tradisional. (4) Upaya yang dilakukan pelaku usaha ritel Waserda dan pedagang pasar tradisional untuk mempertahankan eksistensi usahanya sangat minim, misalnya hanya dengan menurunkan harga jual beberapa jenis barang.","author":[{"dropping-particle":"","family":"Yuliasih","given":"Eka","non-dropping-particle":"","parse-names":false,"suffix":""}],"id":"ITEM-1","issued":{"date-parts":[["2013"]]},"number-of-pages":"1-120","publisher":"Universitas Negeri Yogyakarta","title":"Studi Eksplorasi Dampak Keberadaan Pasar Modern Terhadap Usaha Tirel Waserda dan Pedagang Pasar Tradisional di Kecamatan Klirong Kabupaten Kebumen","type":"thesis"},"uris":["http://www.mendeley.com/documents/?uuid=8a9b3281-14be-454c-a86f-ab4cbc3a37dc","http://www.mendeley.com/documents/?uuid=0bbf6cc0-37d1-4712-a4db-c3291ddb02bf"]}],"mendeley":{"formattedCitation":"(Yuliasih 2013)","plainTextFormattedCitation":"(Yuliasih 2013)","previouslyFormattedCitation":"(Yuliasih 2013)"},"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00421CCB" w:rsidRPr="00421CCB">
        <w:rPr>
          <w:rFonts w:ascii="Times New Roman" w:hAnsi="Times New Roman" w:cs="Times New Roman"/>
          <w:noProof/>
          <w:sz w:val="24"/>
          <w:szCs w:val="24"/>
        </w:rPr>
        <w:t>(Yuliasih 2013)</w:t>
      </w:r>
      <w:r w:rsidR="001829A6" w:rsidRPr="00054552">
        <w:rPr>
          <w:rFonts w:ascii="Times New Roman" w:hAnsi="Times New Roman" w:cs="Times New Roman"/>
          <w:sz w:val="24"/>
          <w:szCs w:val="24"/>
        </w:rPr>
        <w:fldChar w:fldCharType="end"/>
      </w:r>
    </w:p>
    <w:p w:rsidR="00D45BCD" w:rsidRDefault="00D45BCD" w:rsidP="00207D2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ndangan yang </w:t>
      </w:r>
      <w:r w:rsidR="00B207DB">
        <w:rPr>
          <w:rFonts w:ascii="Times New Roman" w:hAnsi="Times New Roman" w:cs="Times New Roman"/>
          <w:sz w:val="24"/>
          <w:szCs w:val="24"/>
        </w:rPr>
        <w:t>tentang</w:t>
      </w:r>
      <w:r>
        <w:rPr>
          <w:rFonts w:ascii="Times New Roman" w:hAnsi="Times New Roman" w:cs="Times New Roman"/>
          <w:sz w:val="24"/>
          <w:szCs w:val="24"/>
        </w:rPr>
        <w:t xml:space="preserve"> pasar diatas menjelaskan bahwa terjadi proses kontak antara penjual dan pembeli untuk m</w:t>
      </w:r>
      <w:r w:rsidR="00037284">
        <w:rPr>
          <w:rFonts w:ascii="Times New Roman" w:hAnsi="Times New Roman" w:cs="Times New Roman"/>
          <w:sz w:val="24"/>
          <w:szCs w:val="24"/>
        </w:rPr>
        <w:t>empertukarkan barang dan jasa,</w:t>
      </w:r>
      <w:r>
        <w:rPr>
          <w:rFonts w:ascii="Times New Roman" w:hAnsi="Times New Roman" w:cs="Times New Roman"/>
          <w:sz w:val="24"/>
          <w:szCs w:val="24"/>
        </w:rPr>
        <w:t xml:space="preserve"> dewasa ini tujuan masyarakat datang untuk menghabiskan waktu berbelanja tidak hanya untuk membeli barang yang di perlu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bagaimana menikmati fasilitas yang tersedia di pasar tersebut. </w:t>
      </w:r>
    </w:p>
    <w:p w:rsidR="00C9219B" w:rsidRDefault="00D45BCD" w:rsidP="0010639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hadiran pasar moderen tersebut menjawab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menjadi kebutuhan sekelompok masyarakat yang datang tidak hanya sekedar untuk berbelanja, akan tetapi para menikmati berbagai macam fasilitas yang ditawarkan, sehingga dapat membuat daya tarik tersendiri untuk masyarakat yang datang berbelanja. </w:t>
      </w:r>
      <w:r w:rsidR="00C9219B">
        <w:rPr>
          <w:rFonts w:ascii="Times New Roman" w:hAnsi="Times New Roman" w:cs="Times New Roman"/>
          <w:sz w:val="24"/>
          <w:szCs w:val="24"/>
        </w:rPr>
        <w:t>Pasar moderen menurut p</w:t>
      </w:r>
      <w:r w:rsidR="00C9219B" w:rsidRPr="00054552">
        <w:rPr>
          <w:rFonts w:ascii="Times New Roman" w:hAnsi="Times New Roman" w:cs="Times New Roman"/>
          <w:sz w:val="24"/>
          <w:szCs w:val="24"/>
        </w:rPr>
        <w:t>eraturan Menteri Perdagangan No. 53/MDAG/ PER/12/2008 tentang Pedoman Penataan dan Pembinaan Pasar Tradisional, Pusat Perbelanjaan dan Toko Modern,</w:t>
      </w:r>
      <w:r w:rsidR="00634733">
        <w:rPr>
          <w:rFonts w:ascii="Times New Roman" w:hAnsi="Times New Roman" w:cs="Times New Roman"/>
          <w:sz w:val="24"/>
          <w:szCs w:val="24"/>
        </w:rPr>
        <w:t xml:space="preserve"> mendefinisikan toko</w:t>
      </w:r>
      <w:r w:rsidR="00C9219B" w:rsidRPr="00054552">
        <w:rPr>
          <w:rFonts w:ascii="Times New Roman" w:hAnsi="Times New Roman" w:cs="Times New Roman"/>
          <w:sz w:val="24"/>
          <w:szCs w:val="24"/>
        </w:rPr>
        <w:t xml:space="preserve"> modern adalah toko dengan sistem pelayanan mandiri, menjual berbagai jenis barang secara eceran yang berbentuk </w:t>
      </w:r>
      <w:r w:rsidR="00037284" w:rsidRPr="00054552">
        <w:rPr>
          <w:rFonts w:ascii="Times New Roman" w:hAnsi="Times New Roman" w:cs="Times New Roman"/>
          <w:sz w:val="24"/>
          <w:szCs w:val="24"/>
        </w:rPr>
        <w:t>minimarket, supermarket, department store, hy</w:t>
      </w:r>
      <w:r w:rsidR="00C9219B" w:rsidRPr="00054552">
        <w:rPr>
          <w:rFonts w:ascii="Times New Roman" w:hAnsi="Times New Roman" w:cs="Times New Roman"/>
          <w:sz w:val="24"/>
          <w:szCs w:val="24"/>
        </w:rPr>
        <w:t>permarket atau</w:t>
      </w:r>
      <w:r w:rsidR="00037284">
        <w:rPr>
          <w:rFonts w:ascii="Times New Roman" w:hAnsi="Times New Roman" w:cs="Times New Roman"/>
          <w:sz w:val="24"/>
          <w:szCs w:val="24"/>
        </w:rPr>
        <w:t xml:space="preserve"> pun </w:t>
      </w:r>
      <w:r w:rsidR="00C9219B" w:rsidRPr="00054552">
        <w:rPr>
          <w:rFonts w:ascii="Times New Roman" w:hAnsi="Times New Roman" w:cs="Times New Roman"/>
          <w:sz w:val="24"/>
          <w:szCs w:val="24"/>
        </w:rPr>
        <w:t xml:space="preserve">grosir yang berbentuk perkulakan. </w:t>
      </w:r>
      <w:r w:rsidR="001829A6" w:rsidRPr="00054552">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DOI":"10.21067/jem.v4i2.880","ISSN":"0216-373X","abstract":"Tujuan penelitian ini adalah untuk mengetahui kondisi pasar tradisonal dilihat dari aspek konsumen, produk/komoditas, dan harga; mengetahui dampak kehadiran ritel modern (Indomaret dan Alfamart) terhadap kinerja pedagang di pasar tradisional, dilihat dari omset, keuntungan, dan jumlah tenaga kerja. Pasar tradisional yang dijadikan obyek penelitian adalah 5 pasar tradisional omset terbesar yang berada di wilayah Kabupaten Malang yaitu pasar Lawang, pasar Kepanjen, Pasar Lawang, Gondanglegi, Singosari, Tumpang, Kepanjen, dan Pasar Dampit. Sampel penelitian adalah pedagang di pasar tradisional, jumlah sampel yang diambil sebanyak 60 pedagang atau 12 pedagang pada masing-masing pasar, teknik pengumpulan data menggunakan wawancara mendalam dengan pedagang, sedangkan teknik analisis data menggunakan analisis deskriptif dan statistik inferensial yaitu Uji Beda sampel berpasangan (paired sample t test). Hasil penelitian tentang kondisi pasar tradisional menunjukkan bahwa konsumen di pasar tradisional didominasi oleh konsumen toko/warung yaitu konsumen yang berbelanja di pasar tradisional untuk tujuan dijual lagi. Produk yang dijual di pasar tradisional umumnya didominasi bahan makanan (sembako), baru kebutuhan rumah tangga lainnya, selanjutnya tentang harga, karena mekanisme transaksi di pasar tradisional dilakukan dengan tawar menawar maka harga komoditas antar pedagang sangat bersaing. Hasil penelitian tentang kinerja pasar tradisional menunjukkan omset pedagang justru mengalami peningkatan dibandingkan tahun-tahun sebelumnya (setelah berdiri ritel modern), sedangkan tingkat keuntungan mengalami penurunan, hal ini menunjukkan bahwa keberadaan ritel modern membawa dampak meningkatnya persaingan dalam mendapatkan konsumen, sehingga pedagang di pasar tradisional berusaha menurunkan margin keuntungan melalui mekanisme tawar menawar. Oleh karena itu walaupun sebenarnya omset meningkat, tetapi keuntungan secara keseluruhan menurun. Hasil uji beda menunjukkan adanya perbedaan yang signifikan omset dan keuntungan pedagang pasar tradisional sebelum dan sesudah keberadaan ritel modern (Alfamart dan Indomaret), sedangkan jumlah tenaga kerja tidak ada perbedaan yang signifikan","author":[{"dropping-particle":"","family":"Sarwoko","given":"Endi","non-dropping-particle":"","parse-names":false,"suffix":""}],"container-title":"Jurnal Ekonomi Modernisasi","id":"ITEM-1","issue":"2","issued":{"date-parts":[["2008"]]},"page":"97-115","title":"Dampak Keberadaan Pasar Modern terhadap Kinerja Pedagang Pasar Tradisional di Wilayah Kabupaten Malang","type":"article-journal","volume":"4"},"uris":["http://www.mendeley.com/documents/?uuid=a90ca6e6-774f-4029-bbde-adafc7c551ab","http://www.mendeley.com/documents/?uuid=d1f675fe-370e-444c-a6e0-332910f1c839"]}],"mendeley":{"formattedCitation":"(Sarwoko 2008)","plainTextFormattedCitation":"(Sarwoko 2008)","previouslyFormattedCitation":"(Sarwoko 2008)"},"properties":{"noteIndex":0},"schema":"https://github.com/citation-style-language/schema/raw/master/csl-citation.json"}</w:instrText>
      </w:r>
      <w:r w:rsidR="001829A6" w:rsidRPr="00054552">
        <w:rPr>
          <w:rFonts w:ascii="Times New Roman" w:hAnsi="Times New Roman" w:cs="Times New Roman"/>
          <w:sz w:val="24"/>
          <w:szCs w:val="24"/>
        </w:rPr>
        <w:fldChar w:fldCharType="separate"/>
      </w:r>
      <w:proofErr w:type="gramStart"/>
      <w:r w:rsidR="00C9219B" w:rsidRPr="00054552">
        <w:rPr>
          <w:rFonts w:ascii="Times New Roman" w:hAnsi="Times New Roman" w:cs="Times New Roman"/>
          <w:noProof/>
          <w:sz w:val="24"/>
          <w:szCs w:val="24"/>
        </w:rPr>
        <w:t>(Sarwoko 2008)</w:t>
      </w:r>
      <w:r w:rsidR="001829A6" w:rsidRPr="00054552">
        <w:rPr>
          <w:rFonts w:ascii="Times New Roman" w:hAnsi="Times New Roman" w:cs="Times New Roman"/>
          <w:sz w:val="24"/>
          <w:szCs w:val="24"/>
        </w:rPr>
        <w:fldChar w:fldCharType="end"/>
      </w:r>
      <w:r w:rsidR="00C9219B" w:rsidRPr="00054552">
        <w:rPr>
          <w:rFonts w:ascii="Times New Roman" w:hAnsi="Times New Roman" w:cs="Times New Roman"/>
          <w:sz w:val="24"/>
          <w:szCs w:val="24"/>
        </w:rPr>
        <w:t>.</w:t>
      </w:r>
      <w:proofErr w:type="gramEnd"/>
    </w:p>
    <w:p w:rsidR="00FB5B34" w:rsidRPr="00054552" w:rsidRDefault="00657117" w:rsidP="009A742E">
      <w:pPr>
        <w:spacing w:after="0" w:line="240" w:lineRule="auto"/>
        <w:ind w:firstLine="720"/>
        <w:jc w:val="both"/>
        <w:rPr>
          <w:rFonts w:ascii="Times New Roman" w:hAnsi="Times New Roman" w:cs="Times New Roman"/>
          <w:sz w:val="24"/>
          <w:szCs w:val="24"/>
        </w:rPr>
      </w:pPr>
      <w:proofErr w:type="gramStart"/>
      <w:r w:rsidRPr="00054552">
        <w:rPr>
          <w:rFonts w:ascii="Times New Roman" w:hAnsi="Times New Roman" w:cs="Times New Roman"/>
          <w:sz w:val="24"/>
          <w:szCs w:val="24"/>
        </w:rPr>
        <w:t>Dengan adanya</w:t>
      </w:r>
      <w:r w:rsidR="007D65E8" w:rsidRPr="00054552">
        <w:rPr>
          <w:rFonts w:ascii="Times New Roman" w:hAnsi="Times New Roman" w:cs="Times New Roman"/>
          <w:sz w:val="24"/>
          <w:szCs w:val="24"/>
        </w:rPr>
        <w:t xml:space="preserve"> pasar moderen ini jug</w:t>
      </w:r>
      <w:r w:rsidR="00135118" w:rsidRPr="00054552">
        <w:rPr>
          <w:rFonts w:ascii="Times New Roman" w:hAnsi="Times New Roman" w:cs="Times New Roman"/>
          <w:sz w:val="24"/>
          <w:szCs w:val="24"/>
        </w:rPr>
        <w:t>a</w:t>
      </w:r>
      <w:r w:rsidR="007D65E8" w:rsidRPr="00054552">
        <w:rPr>
          <w:rFonts w:ascii="Times New Roman" w:hAnsi="Times New Roman" w:cs="Times New Roman"/>
          <w:sz w:val="24"/>
          <w:szCs w:val="24"/>
        </w:rPr>
        <w:t xml:space="preserve"> menimbulkan persepsi yang berbeda dari setiap lapisan kalangan masyarakat.</w:t>
      </w:r>
      <w:proofErr w:type="gramEnd"/>
      <w:r w:rsidR="00674E6D">
        <w:rPr>
          <w:rFonts w:ascii="Times New Roman" w:hAnsi="Times New Roman" w:cs="Times New Roman"/>
          <w:sz w:val="24"/>
          <w:szCs w:val="24"/>
        </w:rPr>
        <w:t xml:space="preserve"> </w:t>
      </w:r>
      <w:r w:rsidR="007D65E8" w:rsidRPr="00054552">
        <w:rPr>
          <w:rFonts w:ascii="Times New Roman" w:hAnsi="Times New Roman" w:cs="Times New Roman"/>
          <w:sz w:val="24"/>
          <w:szCs w:val="24"/>
        </w:rPr>
        <w:t xml:space="preserve">Ada kelompok masyarakat yang berpandangan positif terhadap </w:t>
      </w:r>
      <w:r w:rsidR="00F52F97" w:rsidRPr="00054552">
        <w:rPr>
          <w:rFonts w:ascii="Times New Roman" w:hAnsi="Times New Roman" w:cs="Times New Roman"/>
          <w:sz w:val="24"/>
          <w:szCs w:val="24"/>
        </w:rPr>
        <w:t>keberadaan pasar moderen dan ada</w:t>
      </w:r>
      <w:r w:rsidR="007D65E8" w:rsidRPr="00054552">
        <w:rPr>
          <w:rFonts w:ascii="Times New Roman" w:hAnsi="Times New Roman" w:cs="Times New Roman"/>
          <w:sz w:val="24"/>
          <w:szCs w:val="24"/>
        </w:rPr>
        <w:t xml:space="preserve"> juga yang bepandangan </w:t>
      </w:r>
      <w:r w:rsidR="005D0B9F" w:rsidRPr="00054552">
        <w:rPr>
          <w:rFonts w:ascii="Times New Roman" w:hAnsi="Times New Roman" w:cs="Times New Roman"/>
          <w:sz w:val="24"/>
          <w:szCs w:val="24"/>
        </w:rPr>
        <w:t>negatif</w:t>
      </w:r>
      <w:r w:rsidR="00D83304" w:rsidRPr="00054552">
        <w:rPr>
          <w:rFonts w:ascii="Times New Roman" w:hAnsi="Times New Roman" w:cs="Times New Roman"/>
          <w:sz w:val="24"/>
          <w:szCs w:val="24"/>
        </w:rPr>
        <w:t>.Selain menimbulkan persepsi yang berbeda bagi kalangan masyarakat, berdampak juga terhadap minat berbelanja masyarakat sebagai konsumen, untuk berbelanja di pasar moderen.Dengan adanya pasar moderen mempengaruhi para pedagang untuk pindah berdagang dari pasar tradisional ke pasar moderen.</w:t>
      </w:r>
    </w:p>
    <w:p w:rsidR="00037284" w:rsidRDefault="00074FAC" w:rsidP="00037284">
      <w:pPr>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 xml:space="preserve">Selain menimbulkan persepsi yang berbeda, menurut </w:t>
      </w:r>
      <w:r w:rsidR="001829A6" w:rsidRPr="00054552">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abstract":"DAMPAK OPERASI PASAR MODERN TERHADAP PENDAPATAN PEDAGANG PASAR TRADISIONAL DI KOTA PEKALONGAN The Impact Of Modern Market Operation Towards Traditional Market Tradesman Income In Pekalongan City Dwi Susilo (Prodi Manajemen Fakultas Ekonomi Universitas Pekalongan) Abstract Generally, the operation of modern market at Pekalongan city has impact towards tradisional market. The aim of this research is to detect the impact of modern market operation towards traditional market tradesman income. The sample of the research are 150 tradesman at traditional market that predicted has an impact from modern market “Sri Ratu Mega Center/Carrefour Pekalongan”. The analysis model is two related sample comparation by using the wilcoxon sign test for detected the difference of traditional market tradesman income before operation and after operations the modern market at Pekalongan city. The analysis show that data have not normal distribution (cause the kolmogorov smirnov test has the value asymp sig (2-tailed) less than 0,05, and the wilcoxon sign test value asymp sig (2-tailed) 0,00 less than 0,05. The result show that the traditional market tradesman income has the difference among before and after operation of modern market Althought there is a difference income, but in detail, only 39 tradesman (from 150 sample) have influenced by modern market, and 111 tradesman have no in influenced. The conclusion is the operation of modern market at Pekalongan has no influencing to traditional market tradesman income, and there the reality that “temporary market” have more influence","author":[{"dropping-particle":"","family":"Susilo","given":"Dwi","non-dropping-particle":"","parse-names":false,"suffix":""}],"id":"ITEM-1","issued":{"date-parts":[["2015"]]},"page":"29-38","title":"DAMPAK OPERASI PASAR MODERN TERHADAP PENDAPATAN PEDAGANG PASAR TRADISIONAL DI KOTA PEKALONGAN The Impact Of Modern Market Operation Towards Traditional Market Tradesman Income In Pekalongan City","type":"article-journal"},"uris":["http://www.mendeley.com/documents/?uuid=d4bc6b75-34ff-47a3-b833-a325275212cd","http://www.mendeley.com/documents/?uuid=c57b1698-68fb-4e31-9c01-ca267e87edb4"]}],"mendeley":{"formattedCitation":"(Susilo 2015)","plainTextFormattedCitation":"(Susilo 2015)","previouslyFormattedCitation":"(Susilo 2015)"},"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005C6E3F" w:rsidRPr="00054552">
        <w:rPr>
          <w:rFonts w:ascii="Times New Roman" w:hAnsi="Times New Roman" w:cs="Times New Roman"/>
          <w:noProof/>
          <w:sz w:val="24"/>
          <w:szCs w:val="24"/>
        </w:rPr>
        <w:t>(Susilo 2015)</w:t>
      </w:r>
      <w:r w:rsidR="001829A6" w:rsidRPr="00054552">
        <w:rPr>
          <w:rFonts w:ascii="Times New Roman" w:hAnsi="Times New Roman" w:cs="Times New Roman"/>
          <w:sz w:val="24"/>
          <w:szCs w:val="24"/>
        </w:rPr>
        <w:fldChar w:fldCharType="end"/>
      </w:r>
      <w:r w:rsidRPr="00054552">
        <w:rPr>
          <w:rFonts w:ascii="Times New Roman" w:hAnsi="Times New Roman" w:cs="Times New Roman"/>
          <w:sz w:val="24"/>
          <w:szCs w:val="24"/>
        </w:rPr>
        <w:t xml:space="preserve"> Secara konseptual, banyak kalangan yang mengasumsikan bahwa antara pasar modern dan pasar tradisional memiliki segmen pasar yang berbeda. Akan tetapi kenyataannya tidaklah demikian karena justru segmen pasar modern dan pasar tradisional adalah </w:t>
      </w:r>
      <w:proofErr w:type="gramStart"/>
      <w:r w:rsidRPr="00054552">
        <w:rPr>
          <w:rFonts w:ascii="Times New Roman" w:hAnsi="Times New Roman" w:cs="Times New Roman"/>
          <w:sz w:val="24"/>
          <w:szCs w:val="24"/>
        </w:rPr>
        <w:t>sama</w:t>
      </w:r>
      <w:proofErr w:type="gramEnd"/>
      <w:r w:rsidRPr="00054552">
        <w:rPr>
          <w:rFonts w:ascii="Times New Roman" w:hAnsi="Times New Roman" w:cs="Times New Roman"/>
          <w:sz w:val="24"/>
          <w:szCs w:val="24"/>
        </w:rPr>
        <w:t xml:space="preserve"> dan mereka bersaing secara bebas.</w:t>
      </w:r>
    </w:p>
    <w:p w:rsidR="00674E6D" w:rsidRPr="00674E6D" w:rsidRDefault="00674E6D" w:rsidP="00674E6D">
      <w:pPr>
        <w:autoSpaceDE w:val="0"/>
        <w:autoSpaceDN w:val="0"/>
        <w:adjustRightInd w:val="0"/>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sidRPr="0086171A">
        <w:rPr>
          <w:rFonts w:ascii="Times New Roman" w:hAnsi="Times New Roman" w:cs="Times New Roman"/>
          <w:bCs/>
          <w:sz w:val="24"/>
          <w:szCs w:val="24"/>
        </w:rPr>
        <w:t>CESS (1998)</w:t>
      </w:r>
      <w:r>
        <w:rPr>
          <w:rFonts w:ascii="Times New Roman" w:hAnsi="Times New Roman" w:cs="Times New Roman"/>
          <w:bCs/>
          <w:sz w:val="24"/>
          <w:szCs w:val="24"/>
        </w:rPr>
        <w:t xml:space="preserve"> </w:t>
      </w:r>
      <w:r w:rsidR="001829A6">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Competition between traditional and modern retail retail most invites attention, because it always puts the traditional retail in a weak position. Characteristics are inversely proportional to the difference weakens the position of traditional retail. Unclear regulations on the retail industry, especially regarding the distance of retail locations, adding a heavy effort to protect traditional retail. The scope of retail competition includes traditional and modern retail factors both internal and external factors, which include all the attributes in the performance aspects, aspects of consumer preferences and regulatory aspects. Aspects of consumer preferences include human resource (related to the services provided), merchandise, price and location. Strategy traditional retail competition with modern retail can be done through the application of model win–win development strategy, which is of mutual benefit or synergy .","author":[{"dropping-particle":"","family":"Tri Joko Utomo","given":"","non-dropping-particle":"","parse-names":false,"suffix":""}],"container-title":"Jurnal Ilmiah Ekonomi","id":"ITEM-1","issue":"1","issued":{"date-parts":[["2011"]]},"page":"122-133","title":"PERSAINGAN BISNIS RITEL: TRADISIONAL VS MODERN (The Competition of Retail Business: Traditional vs Modern)","type":"article-journal","volume":"6"},"uris":["http://www.mendeley.com/documents/?uuid=2dee652b-4d84-4480-8fab-791f4da10c9a"]}],"mendeley":{"formattedCitation":"(Tri Joko Utomo 2011)","plainTextFormattedCitation":"(Tri Joko Utomo 2011)"},"properties":{"noteIndex":0},"schema":"https://github.com/citation-style-language/schema/raw/master/csl-citation.json"}</w:instrText>
      </w:r>
      <w:r w:rsidR="001829A6">
        <w:rPr>
          <w:rFonts w:ascii="Times New Roman" w:hAnsi="Times New Roman" w:cs="Times New Roman"/>
          <w:bCs/>
          <w:sz w:val="24"/>
          <w:szCs w:val="24"/>
        </w:rPr>
        <w:fldChar w:fldCharType="separate"/>
      </w:r>
      <w:r w:rsidRPr="0086171A">
        <w:rPr>
          <w:rFonts w:ascii="Times New Roman" w:hAnsi="Times New Roman" w:cs="Times New Roman"/>
          <w:bCs/>
          <w:noProof/>
          <w:sz w:val="24"/>
          <w:szCs w:val="24"/>
        </w:rPr>
        <w:t>(Tri Joko Utomo 2011)</w:t>
      </w:r>
      <w:r w:rsidR="001829A6">
        <w:rPr>
          <w:rFonts w:ascii="Times New Roman" w:hAnsi="Times New Roman" w:cs="Times New Roman"/>
          <w:bCs/>
          <w:sz w:val="24"/>
          <w:szCs w:val="24"/>
        </w:rPr>
        <w:fldChar w:fldCharType="end"/>
      </w:r>
      <w:r w:rsidRPr="0086171A">
        <w:rPr>
          <w:rFonts w:ascii="Times New Roman" w:hAnsi="Times New Roman" w:cs="Times New Roman"/>
          <w:bCs/>
          <w:sz w:val="24"/>
          <w:szCs w:val="24"/>
        </w:rPr>
        <w:t xml:space="preserve"> dalam sebuah penelitian, untuk mengungkapkan alasan utama konsumen</w:t>
      </w:r>
      <w:r>
        <w:rPr>
          <w:rFonts w:ascii="Times New Roman" w:hAnsi="Times New Roman" w:cs="Times New Roman"/>
          <w:bCs/>
          <w:sz w:val="24"/>
          <w:szCs w:val="24"/>
        </w:rPr>
        <w:t xml:space="preserve"> </w:t>
      </w:r>
      <w:r w:rsidRPr="0086171A">
        <w:rPr>
          <w:rFonts w:ascii="Times New Roman" w:hAnsi="Times New Roman" w:cs="Times New Roman"/>
          <w:bCs/>
          <w:sz w:val="24"/>
          <w:szCs w:val="24"/>
        </w:rPr>
        <w:t>belanja di pasar moder</w:t>
      </w:r>
      <w:r>
        <w:rPr>
          <w:rFonts w:ascii="Times New Roman" w:hAnsi="Times New Roman" w:cs="Times New Roman"/>
          <w:bCs/>
          <w:sz w:val="24"/>
          <w:szCs w:val="24"/>
        </w:rPr>
        <w:t>e</w:t>
      </w:r>
      <w:r w:rsidRPr="0086171A">
        <w:rPr>
          <w:rFonts w:ascii="Times New Roman" w:hAnsi="Times New Roman" w:cs="Times New Roman"/>
          <w:bCs/>
          <w:sz w:val="24"/>
          <w:szCs w:val="24"/>
        </w:rPr>
        <w:t>n, menggunakan atribut: 1) Tempat lebih nyaman; 2) Adanya kepastian harga; 3) Merasa bebas untuk memilih dan melihat-lihat; 4) Kualitas barang lebih terjamin; 5) Kualitas barang lebih baik; 6) Jenis barang lebih lengkap; dan 7) Model barang sangat beragam.</w:t>
      </w:r>
    </w:p>
    <w:p w:rsidR="008F6C6A" w:rsidRDefault="008F6C6A" w:rsidP="008F6C6A">
      <w:pPr>
        <w:autoSpaceDE w:val="0"/>
        <w:autoSpaceDN w:val="0"/>
        <w:adjustRightInd w:val="0"/>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 xml:space="preserve">Persepsi menurut Michael W. Levine &amp; Shefner (2000) </w:t>
      </w:r>
      <w:r w:rsidR="001829A6" w:rsidRPr="00054552">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abstract":"Development of Syariah Banking has not yet indicate a rapid development either in network or in business volume than conventional bank. This indicated by a few number of Syariah Banking in Medan. This study only conducted to the Muslim concerning to their perception to Syariah Banking in Medan becase the development and growth of Syariah Banking in Medan has not yet get attention of the customer, specially the Muslim people. The objective of this research is to observe the influence of education, age and service to the society perception to Syariah Banking in Medan The subject in this research is a socity that consists of College Students, Civil Servant, Private employee and housewife. The data use in this research is a primary data collected from the respondent by direct interview and quesionaire. Sample are 25 person and total sample are 100 respondent by using Non Probability Sampling method. In order to determine the candidate of respondent as sample in this survey is choosen by convinience sampling. The statistical test used in this analysis is a multiple regression using Ordinary Least Squares method. The data in this study is processed by using eviews version 4.1 data processing software. Before estimate to ordinary least squares, the researcher collect the primary data by using quesionaire in likert scale. The results of primary data processing using regression analysis indicates that there is a signifikant relationship and positive between the variable of education, age, and service by perception of public Syariah Banking in Medan. Of these three independent variable, the service variable is a main one with the big contribution in the perception of public to the Syariah Banking in Medan.","author":[{"dropping-particle":"","family":"Ariani","given":"Dian","non-dropping-particle":"","parse-names":false,"suffix":""}],"container-title":"USU e-Repository 2008","id":"ITEM-1","issued":{"date-parts":[["2007"]]},"publisher":"UNIVERSITAS SUMATERA UTARA MEDAN","title":"Persepsi Masyarakat Umum Terhadap Bank Syariah Di Medan","type":"thesis"},"uris":["http://www.mendeley.com/documents/?uuid=daec9bb1-c25b-43aa-8045-5628333b6c9e","http://www.mendeley.com/documents/?uuid=748253d1-e0cd-4053-8fc8-64856f706ab9"]}],"mendeley":{"formattedCitation":"(Ariani 2007)","plainTextFormattedCitation":"(Ariani 2007)","previouslyFormattedCitation":"(Ariani 2007)"},"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Pr="00054552">
        <w:rPr>
          <w:rFonts w:ascii="Times New Roman" w:hAnsi="Times New Roman" w:cs="Times New Roman"/>
          <w:noProof/>
          <w:sz w:val="24"/>
          <w:szCs w:val="24"/>
        </w:rPr>
        <w:t>(Ariani 2007)</w:t>
      </w:r>
      <w:r w:rsidR="001829A6" w:rsidRPr="00054552">
        <w:rPr>
          <w:rFonts w:ascii="Times New Roman" w:hAnsi="Times New Roman" w:cs="Times New Roman"/>
          <w:sz w:val="24"/>
          <w:szCs w:val="24"/>
        </w:rPr>
        <w:fldChar w:fldCharType="end"/>
      </w:r>
      <w:r w:rsidRPr="00054552">
        <w:rPr>
          <w:rFonts w:ascii="Times New Roman" w:hAnsi="Times New Roman" w:cs="Times New Roman"/>
          <w:sz w:val="24"/>
          <w:szCs w:val="24"/>
        </w:rPr>
        <w:t xml:space="preserve"> yaitu : “ persepsi merupakan cara dimana kita menginterpretasikan informasi yang dikumpulkan (di proses) oleh indera.</w:t>
      </w:r>
      <w:r>
        <w:rPr>
          <w:rFonts w:ascii="Times New Roman" w:hAnsi="Times New Roman" w:cs="Times New Roman"/>
          <w:sz w:val="24"/>
          <w:szCs w:val="24"/>
        </w:rPr>
        <w:t xml:space="preserve"> Pandangan ini menjelaskan bahwa persepsi merupa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dimana bagaimana seseorang mengintrepertasikan sesuatu berdasarkan informasi yang didapat melalui alat indera. Sehingga daya tarik seseorang terhadap sesuatu disesuaikan deng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 lihat dan dirasakan sehingga menimbulkan rasa untuk mencoba suatu hal yang baik.</w:t>
      </w:r>
    </w:p>
    <w:p w:rsidR="00037284" w:rsidRDefault="00037284" w:rsidP="00037284">
      <w:pPr>
        <w:autoSpaceDE w:val="0"/>
        <w:autoSpaceDN w:val="0"/>
        <w:adjustRightInd w:val="0"/>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Pasar tradisional terdapat di setiap daerah, tidak memandang itu daerah perkotaan maupun daerah pedesaan.Pasar tradisional menjual berbagai macam kebutuhan, mulai dari makanan, pakaian, perlengkapan rumah tangga, elektronik, dan lain sebagainya.</w:t>
      </w:r>
      <w:r>
        <w:rPr>
          <w:rFonts w:ascii="Times New Roman" w:hAnsi="Times New Roman" w:cs="Times New Roman"/>
          <w:sz w:val="24"/>
          <w:szCs w:val="24"/>
        </w:rPr>
        <w:t>Tidak jauh berbeda dengan pasar moderen dimana pasar tradisional juga terjadi proses tawar menawar antara pedagang dan pembel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Menurut </w:t>
      </w:r>
      <w:r w:rsidRPr="00054552">
        <w:rPr>
          <w:rFonts w:ascii="Times New Roman" w:hAnsi="Times New Roman" w:cs="Times New Roman"/>
          <w:sz w:val="24"/>
          <w:szCs w:val="24"/>
        </w:rPr>
        <w:t xml:space="preserve">Peraturan Menteri Perdagangan No. 53/M-DAG/PER/12/2008 dijelaskan bahwa pasar tradisional adalah pasar yang dibangun dan dikelola oleh pemerintah, pemerintah daerah, swasta, badan usaha milik negara dan badan usaha milik daerah termasuk kerjasama dengan swasta dengan tempat usaha berupa toko, kios, los dan tenda yang dimiliki/dikelola oleh pedagang kecil, menengah, swadaya masyarakat atau koperasi dengan usaha skala kecil, modal kecil dan dengan proses jual beli barang dagangan melalui tawar menawar. </w:t>
      </w:r>
      <w:r w:rsidR="001829A6" w:rsidRPr="00054552">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DOI":"10.21067/jem.v4i2.880","ISSN":"0216-373X","abstract":"Tujuan penelitian ini adalah untuk mengetahui kondisi pasar tradisonal dilihat dari aspek konsumen, produk/komoditas, dan harga; mengetahui dampak kehadiran ritel modern (Indomaret dan Alfamart) terhadap kinerja pedagang di pasar tradisional, dilihat dari omset, keuntungan, dan jumlah tenaga kerja. Pasar tradisional yang dijadikan obyek penelitian adalah 5 pasar tradisional omset terbesar yang berada di wilayah Kabupaten Malang yaitu pasar Lawang, pasar Kepanjen, Pasar Lawang, Gondanglegi, Singosari, Tumpang, Kepanjen, dan Pasar Dampit. Sampel penelitian adalah pedagang di pasar tradisional, jumlah sampel yang diambil sebanyak 60 pedagang atau 12 pedagang pada masing-masing pasar, teknik pengumpulan data menggunakan wawancara mendalam dengan pedagang, sedangkan teknik analisis data menggunakan analisis deskriptif dan statistik inferensial yaitu Uji Beda sampel berpasangan (paired sample t test). Hasil penelitian tentang kondisi pasar tradisional menunjukkan bahwa konsumen di pasar tradisional didominasi oleh konsumen toko/warung yaitu konsumen yang berbelanja di pasar tradisional untuk tujuan dijual lagi. Produk yang dijual di pasar tradisional umumnya didominasi bahan makanan (sembako), baru kebutuhan rumah tangga lainnya, selanjutnya tentang harga, karena mekanisme transaksi di pasar tradisional dilakukan dengan tawar menawar maka harga komoditas antar pedagang sangat bersaing. Hasil penelitian tentang kinerja pasar tradisional menunjukkan omset pedagang justru mengalami peningkatan dibandingkan tahun-tahun sebelumnya (setelah berdiri ritel modern), sedangkan tingkat keuntungan mengalami penurunan, hal ini menunjukkan bahwa keberadaan ritel modern membawa dampak meningkatnya persaingan dalam mendapatkan konsumen, sehingga pedagang di pasar tradisional berusaha menurunkan margin keuntungan melalui mekanisme tawar menawar. Oleh karena itu walaupun sebenarnya omset meningkat, tetapi keuntungan secara keseluruhan menurun. Hasil uji beda menunjukkan adanya perbedaan yang signifikan omset dan keuntungan pedagang pasar tradisional sebelum dan sesudah keberadaan ritel modern (Alfamart dan Indomaret), sedangkan jumlah tenaga kerja tidak ada perbedaan yang signifikan","author":[{"dropping-particle":"","family":"Sarwoko","given":"Endi","non-dropping-particle":"","parse-names":false,"suffix":""}],"container-title":"Jurnal Ekonomi Modernisasi","id":"ITEM-1","issue":"2","issued":{"date-parts":[["2008"]]},"page":"97-115","title":"Dampak Keberadaan Pasar Modern terhadap Kinerja Pedagang Pasar Tradisional di Wilayah Kabupaten Malang","type":"article-journal","volume":"4"},"uris":["http://www.mendeley.com/documents/?uuid=d1f675fe-370e-444c-a6e0-332910f1c839","http://www.mendeley.com/documents/?uuid=a90ca6e6-774f-4029-bbde-adafc7c551ab"]}],"mendeley":{"formattedCitation":"(Sarwoko 2008)","plainTextFormattedCitation":"(Sarwoko 2008)","previouslyFormattedCitation":"(Sarwoko 2008)"},"properties":{"noteIndex":0},"schema":"https://github.com/citation-style-language/schema/raw/master/csl-citation.json"}</w:instrText>
      </w:r>
      <w:r w:rsidR="001829A6" w:rsidRPr="00054552">
        <w:rPr>
          <w:rFonts w:ascii="Times New Roman" w:hAnsi="Times New Roman" w:cs="Times New Roman"/>
          <w:sz w:val="24"/>
          <w:szCs w:val="24"/>
        </w:rPr>
        <w:fldChar w:fldCharType="separate"/>
      </w:r>
      <w:proofErr w:type="gramStart"/>
      <w:r w:rsidRPr="00054552">
        <w:rPr>
          <w:rFonts w:ascii="Times New Roman" w:hAnsi="Times New Roman" w:cs="Times New Roman"/>
          <w:noProof/>
          <w:sz w:val="24"/>
          <w:szCs w:val="24"/>
        </w:rPr>
        <w:t>(Sarwoko 2008)</w:t>
      </w:r>
      <w:r w:rsidR="001829A6" w:rsidRPr="00054552">
        <w:rPr>
          <w:rFonts w:ascii="Times New Roman" w:hAnsi="Times New Roman" w:cs="Times New Roman"/>
          <w:sz w:val="24"/>
          <w:szCs w:val="24"/>
        </w:rPr>
        <w:fldChar w:fldCharType="end"/>
      </w:r>
      <w:r w:rsidRPr="00054552">
        <w:rPr>
          <w:rFonts w:ascii="Times New Roman" w:hAnsi="Times New Roman" w:cs="Times New Roman"/>
          <w:sz w:val="24"/>
          <w:szCs w:val="24"/>
        </w:rPr>
        <w:t>.</w:t>
      </w:r>
      <w:proofErr w:type="gramEnd"/>
    </w:p>
    <w:p w:rsidR="00037284" w:rsidRPr="00054552" w:rsidRDefault="00037284" w:rsidP="00037284">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ndangan ini menjelaskan bahwa </w:t>
      </w:r>
      <w:r w:rsidR="003340A9">
        <w:rPr>
          <w:rFonts w:ascii="Times New Roman" w:hAnsi="Times New Roman" w:cs="Times New Roman"/>
          <w:sz w:val="24"/>
          <w:szCs w:val="24"/>
        </w:rPr>
        <w:t xml:space="preserve">pasar tradisional juga terjadi proses tawar menawar dan pasar tradisional di kelola oleh pemerintah daerah, swasta, BUMN dan kerja </w:t>
      </w:r>
      <w:proofErr w:type="gramStart"/>
      <w:r w:rsidR="003340A9">
        <w:rPr>
          <w:rFonts w:ascii="Times New Roman" w:hAnsi="Times New Roman" w:cs="Times New Roman"/>
          <w:sz w:val="24"/>
          <w:szCs w:val="24"/>
        </w:rPr>
        <w:t>sama</w:t>
      </w:r>
      <w:proofErr w:type="gramEnd"/>
      <w:r w:rsidR="003340A9">
        <w:rPr>
          <w:rFonts w:ascii="Times New Roman" w:hAnsi="Times New Roman" w:cs="Times New Roman"/>
          <w:sz w:val="24"/>
          <w:szCs w:val="24"/>
        </w:rPr>
        <w:t xml:space="preserve"> dengan </w:t>
      </w:r>
      <w:r w:rsidR="00042919">
        <w:rPr>
          <w:rFonts w:ascii="Times New Roman" w:hAnsi="Times New Roman" w:cs="Times New Roman"/>
          <w:sz w:val="24"/>
          <w:szCs w:val="24"/>
        </w:rPr>
        <w:t>toko</w:t>
      </w:r>
      <w:r w:rsidR="003340A9">
        <w:rPr>
          <w:rFonts w:ascii="Times New Roman" w:hAnsi="Times New Roman" w:cs="Times New Roman"/>
          <w:sz w:val="24"/>
          <w:szCs w:val="24"/>
        </w:rPr>
        <w:t xml:space="preserve"> dan tenda yang dikelola oleh pedagang kecil, dan swadaya masyarakat, untuk </w:t>
      </w:r>
      <w:r w:rsidR="00042919">
        <w:rPr>
          <w:rFonts w:ascii="Times New Roman" w:hAnsi="Times New Roman" w:cs="Times New Roman"/>
          <w:sz w:val="24"/>
          <w:szCs w:val="24"/>
        </w:rPr>
        <w:t>berdagang di pasar tradisional.</w:t>
      </w:r>
    </w:p>
    <w:p w:rsidR="00037284" w:rsidRDefault="00042919" w:rsidP="00037284">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ebradaan pasar tradisional seperti ini menimbulkan banyak penilaian dari masyarakat mengenai keberadaan pasar moderen, dimana terjadi sedikit kesenjangan dimana masyarakat dengan kelompok ekonomi menengah keatas lebih memilih datang berbelanja ke pasar moderen di bandingkan ke pasar tradisional.</w:t>
      </w:r>
      <w:proofErr w:type="gramEnd"/>
    </w:p>
    <w:p w:rsidR="00042919" w:rsidRPr="00054552" w:rsidRDefault="00042919" w:rsidP="00042919">
      <w:pPr>
        <w:autoSpaceDE w:val="0"/>
        <w:autoSpaceDN w:val="0"/>
        <w:adjustRightInd w:val="0"/>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 xml:space="preserve">Bedasarkan hasil kajian Hasil kajian Kementerian Koperasi dan UKM dengan PT Solusi Dinamika Manajemen (2005), </w:t>
      </w:r>
      <w:r w:rsidR="001829A6" w:rsidRPr="00054552">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DOI":"10.21067/jem.v4i2.880","ISSN":"0216-373X","abstract":"Tujuan penelitian ini adalah untuk mengetahui kondisi pasar tradisonal dilihat dari aspek konsumen, produk/komoditas, dan harga; mengetahui dampak kehadiran ritel modern (Indomaret dan Alfamart) terhadap kinerja pedagang di pasar tradisional, dilihat dari omset, keuntungan, dan jumlah tenaga kerja. Pasar tradisional yang dijadikan obyek penelitian adalah 5 pasar tradisional omset terbesar yang berada di wilayah Kabupaten Malang yaitu pasar Lawang, pasar Kepanjen, Pasar Lawang, Gondanglegi, Singosari, Tumpang, Kepanjen, dan Pasar Dampit. Sampel penelitian adalah pedagang di pasar tradisional, jumlah sampel yang diambil sebanyak 60 pedagang atau 12 pedagang pada masing-masing pasar, teknik pengumpulan data menggunakan wawancara mendalam dengan pedagang, sedangkan teknik analisis data menggunakan analisis deskriptif dan statistik inferensial yaitu Uji Beda sampel berpasangan (paired sample t test). Hasil penelitian tentang kondisi pasar tradisional menunjukkan bahwa konsumen di pasar tradisional didominasi oleh konsumen toko/warung yaitu konsumen yang berbelanja di pasar tradisional untuk tujuan dijual lagi. Produk yang dijual di pasar tradisional umumnya didominasi bahan makanan (sembako), baru kebutuhan rumah tangga lainnya, selanjutnya tentang harga, karena mekanisme transaksi di pasar tradisional dilakukan dengan tawar menawar maka harga komoditas antar pedagang sangat bersaing. Hasil penelitian tentang kinerja pasar tradisional menunjukkan omset pedagang justru mengalami peningkatan dibandingkan tahun-tahun sebelumnya (setelah berdiri ritel modern), sedangkan tingkat keuntungan mengalami penurunan, hal ini menunjukkan bahwa keberadaan ritel modern membawa dampak meningkatnya persaingan dalam mendapatkan konsumen, sehingga pedagang di pasar tradisional berusaha menurunkan margin keuntungan melalui mekanisme tawar menawar. Oleh karena itu walaupun sebenarnya omset meningkat, tetapi keuntungan secara keseluruhan menurun. Hasil uji beda menunjukkan adanya perbedaan yang signifikan omset dan keuntungan pedagang pasar tradisional sebelum dan sesudah keberadaan ritel modern (Alfamart dan Indomaret), sedangkan jumlah tenaga kerja tidak ada perbedaan yang signifikan","author":[{"dropping-particle":"","family":"Sarwoko","given":"Endi","non-dropping-particle":"","parse-names":false,"suffix":""}],"container-title":"Jurnal Ekonomi Modernisasi","id":"ITEM-1","issue":"2","issued":{"date-parts":[["2008"]]},"page":"97-115","title":"Dampak Keberadaan Pasar Modern terhadap Kinerja Pedagang Pasar Tradisional di Wilayah Kabupaten Malang","type":"article-journal","volume":"4"},"uris":["http://www.mendeley.com/documents/?uuid=d1f675fe-370e-444c-a6e0-332910f1c839","http://www.mendeley.com/documents/?uuid=a90ca6e6-774f-4029-bbde-adafc7c551ab"]}],"mendeley":{"formattedCitation":"(Sarwoko 2008)","plainTextFormattedCitation":"(Sarwoko 2008)","previouslyFormattedCitation":"(Sarwoko 2008)"},"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Pr="00054552">
        <w:rPr>
          <w:rFonts w:ascii="Times New Roman" w:hAnsi="Times New Roman" w:cs="Times New Roman"/>
          <w:noProof/>
          <w:sz w:val="24"/>
          <w:szCs w:val="24"/>
        </w:rPr>
        <w:t>(Sarwoko 2008)</w:t>
      </w:r>
      <w:r w:rsidR="001829A6" w:rsidRPr="00054552">
        <w:rPr>
          <w:rFonts w:ascii="Times New Roman" w:hAnsi="Times New Roman" w:cs="Times New Roman"/>
          <w:sz w:val="24"/>
          <w:szCs w:val="24"/>
        </w:rPr>
        <w:fldChar w:fldCharType="end"/>
      </w:r>
      <w:r w:rsidRPr="00054552">
        <w:rPr>
          <w:rFonts w:ascii="Times New Roman" w:hAnsi="Times New Roman" w:cs="Times New Roman"/>
          <w:sz w:val="24"/>
          <w:szCs w:val="24"/>
        </w:rPr>
        <w:t xml:space="preserve"> menunjukkan bahwa kehadiran pasar modern telah mengancam eksistensi pasar tradisional. </w:t>
      </w:r>
      <w:proofErr w:type="gramStart"/>
      <w:r w:rsidRPr="00054552">
        <w:rPr>
          <w:rFonts w:ascii="Times New Roman" w:hAnsi="Times New Roman" w:cs="Times New Roman"/>
          <w:sz w:val="24"/>
          <w:szCs w:val="24"/>
        </w:rPr>
        <w:t>Dampak keberadaan pasar modern terhadap pasar keberadaan tradisional adalah dalam hal penurunan omzet penjualan.</w:t>
      </w:r>
      <w:proofErr w:type="gramEnd"/>
      <w:r w:rsidRPr="00054552">
        <w:rPr>
          <w:rFonts w:ascii="Times New Roman" w:hAnsi="Times New Roman" w:cs="Times New Roman"/>
          <w:sz w:val="24"/>
          <w:szCs w:val="24"/>
        </w:rPr>
        <w:t xml:space="preserve"> Dari hasil penelitian </w:t>
      </w:r>
      <w:r w:rsidR="001829A6" w:rsidRPr="00054552">
        <w:rPr>
          <w:rFonts w:ascii="Times New Roman" w:hAnsi="Times New Roman" w:cs="Times New Roman"/>
          <w:sz w:val="24"/>
          <w:szCs w:val="24"/>
        </w:rPr>
        <w:fldChar w:fldCharType="begin" w:fldLock="1"/>
      </w:r>
      <w:r w:rsidR="0086171A">
        <w:rPr>
          <w:rFonts w:ascii="Times New Roman" w:hAnsi="Times New Roman" w:cs="Times New Roman"/>
          <w:sz w:val="24"/>
          <w:szCs w:val="24"/>
        </w:rPr>
        <w:instrText>ADDIN CSL_CITATION {"citationItems":[{"id":"ITEM-1","itemData":{"abstract":"Penelitian ini bertujuan untuk (1) mengetahui implementasi peraturan pemerintah tentang pasar pasar modern, (2) mengetahui persepsi pelaku usaha ritel Waserda dan pedagang pasar tradisional terhadap keberadaan pasar modern, (3) mengetahui dampak keberadaan pasar modern terhadap usaha ritel Waserda dan pedagang pasar tradisioanal, dan (4) mengetahui upaya yang dilakukan oleh pelaku usaha ritel Waserda dan pedagang pasar tradisional untuk mempertahankan eksistensi usahanya. Penelitian ini merupakan penelitian deskriptif eksploratif. Variabel dalam penelitian ini adalah keberadaan pasar modern, usaha ritel Waserda dan pedagang pasar tradisional. Populasi dalam penelitian ini adalah pelaku usaha ritel Waserda dan pedagang pasar tradisional di Kecamatan Klirong yang memiliki radius 0-1 Km dari pasar modern sebanyak 68 responden. Jumlah sampel sebanyak 20 responden diambil dengan menggunakan teknik Cluster Quota Random Sampling. Teknik pengumpulan data menggunakan angket, wawancara, dan dokumentasi. Teknik analisis data yang digunakan adalah (1) Analisis kuantitatif menggunakan persentase (%), rerata atau mean (M), dan penghitungan Mean Ideal ( ). (2) Analisis kualitatif dilakukan melalui tiga komponen berurutan, yaitu reduksi data (data reduction), penyajian data (data display), dan penarikan kesimpulan (conclusion drawing). Hasil penelitian menunjukkan bahwa (1) Implementasi peraturan pemerintah tentang pasar modern tidak berjalan semestinya. (2) Persepsi negatif pelaku usaha ritel Waserda dan pedagang pasar tradisional terhadap keberadaan pasar modern termasuk dalam kategori tinggi. (3) Keberadaan pasar modern berdampak negatif pada omset (24% dan 16,3%), pendapatan (30% dan 17,5%), dan jumlah pelanggan (32% dan 29%) usaha ritel Waserda dan pedagang pasar tradisional. (4) Upaya yang dilakukan pelaku usaha ritel Waserda dan pedagang pasar tradisional untuk mempertahankan eksistensi usahanya sangat minim, misalnya hanya dengan menurunkan harga jual beberapa jenis barang.","author":[{"dropping-particle":"","family":"Yuliasih","given":"Eka","non-dropping-particle":"","parse-names":false,"suffix":""}],"id":"ITEM-1","issued":{"date-parts":[["2013"]]},"number-of-pages":"1-120","publisher":"Universitas Negeri Yogyakarta","title":"Studi Eksplorasi Dampak Keberadaan Pasar Modern Terhadap Usaha Tirel Waserda dan Pedagang Pasar Tradisional di Kecamatan Klirong Kabupaten Kebumen","type":"thesis"},"uris":["http://www.mendeley.com/documents/?uuid=0bbf6cc0-37d1-4712-a4db-c3291ddb02bf","http://www.mendeley.com/documents/?uuid=8a9b3281-14be-454c-a86f-ab4cbc3a37dc"]}],"mendeley":{"formattedCitation":"(Yuliasih 2013)","plainTextFormattedCitation":"(Yuliasih 2013)","previouslyFormattedCitation":"(Yuliasih 2013)"},"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00421CCB" w:rsidRPr="00421CCB">
        <w:rPr>
          <w:rFonts w:ascii="Times New Roman" w:hAnsi="Times New Roman" w:cs="Times New Roman"/>
          <w:noProof/>
          <w:sz w:val="24"/>
          <w:szCs w:val="24"/>
        </w:rPr>
        <w:t>(Yuliasih 2013)</w:t>
      </w:r>
      <w:r w:rsidR="001829A6" w:rsidRPr="00054552">
        <w:rPr>
          <w:rFonts w:ascii="Times New Roman" w:hAnsi="Times New Roman" w:cs="Times New Roman"/>
          <w:sz w:val="24"/>
          <w:szCs w:val="24"/>
        </w:rPr>
        <w:fldChar w:fldCharType="end"/>
      </w:r>
      <w:r w:rsidRPr="00054552">
        <w:rPr>
          <w:rFonts w:ascii="Times New Roman" w:hAnsi="Times New Roman" w:cs="Times New Roman"/>
          <w:sz w:val="24"/>
          <w:szCs w:val="24"/>
        </w:rPr>
        <w:t xml:space="preserve"> Keberadaan pasar modern memiliki dampak negatif terhadap omset, pendapatan, dan jumlah pelanggan pada usaha ritel Waserda dan pedagang pasar tradisional. Penurunan omset pada usaha ritel Waserda dan pedagang pasar tradisional masing-masing sebesar 24% dan 16</w:t>
      </w:r>
      <w:proofErr w:type="gramStart"/>
      <w:r w:rsidRPr="00054552">
        <w:rPr>
          <w:rFonts w:ascii="Times New Roman" w:hAnsi="Times New Roman" w:cs="Times New Roman"/>
          <w:sz w:val="24"/>
          <w:szCs w:val="24"/>
        </w:rPr>
        <w:t>,3</w:t>
      </w:r>
      <w:proofErr w:type="gramEnd"/>
      <w:r w:rsidRPr="00054552">
        <w:rPr>
          <w:rFonts w:ascii="Times New Roman" w:hAnsi="Times New Roman" w:cs="Times New Roman"/>
          <w:sz w:val="24"/>
          <w:szCs w:val="24"/>
        </w:rPr>
        <w:t>%. Sedangkan untuk pendapatan usaha ritel Waserda dan pedagang pasar tradisional masing-masing penurunanya mencapai 30% dan 17</w:t>
      </w:r>
      <w:proofErr w:type="gramStart"/>
      <w:r w:rsidRPr="00054552">
        <w:rPr>
          <w:rFonts w:ascii="Times New Roman" w:hAnsi="Times New Roman" w:cs="Times New Roman"/>
          <w:sz w:val="24"/>
          <w:szCs w:val="24"/>
        </w:rPr>
        <w:t>,5</w:t>
      </w:r>
      <w:proofErr w:type="gramEnd"/>
      <w:r w:rsidRPr="00054552">
        <w:rPr>
          <w:rFonts w:ascii="Times New Roman" w:hAnsi="Times New Roman" w:cs="Times New Roman"/>
          <w:sz w:val="24"/>
          <w:szCs w:val="24"/>
        </w:rPr>
        <w:t>%. Selain penurunan omset dan pendapatan, pelaku usaha ritel Waserda dan pedagang pasar tradisional juga mengalami penurunan jumlah pelanggan.Penurunan jumlah pelanggan pedagang pasar tradisional mencapai 32%, sedangkan usaha ritel Waserda mengalami penurunan sebesar 29%.</w:t>
      </w:r>
    </w:p>
    <w:p w:rsidR="00E72753" w:rsidRDefault="00CE06EF" w:rsidP="000F7E77">
      <w:pPr>
        <w:autoSpaceDE w:val="0"/>
        <w:autoSpaceDN w:val="0"/>
        <w:adjustRightInd w:val="0"/>
        <w:spacing w:after="0" w:line="240" w:lineRule="auto"/>
        <w:jc w:val="both"/>
        <w:rPr>
          <w:rFonts w:ascii="Times New Roman" w:hAnsi="Times New Roman" w:cs="Times New Roman"/>
          <w:sz w:val="24"/>
          <w:szCs w:val="24"/>
        </w:rPr>
      </w:pPr>
      <w:r w:rsidRPr="00054552">
        <w:rPr>
          <w:rFonts w:ascii="Times New Roman" w:hAnsi="Times New Roman" w:cs="Times New Roman"/>
          <w:sz w:val="24"/>
          <w:szCs w:val="24"/>
        </w:rPr>
        <w:tab/>
        <w:t xml:space="preserve">Selain memiliki pandangan yang berbeda, ternyata berdasarkan ke dua hasil kajian diatas pasar modern juga berpengaruh </w:t>
      </w:r>
      <w:r w:rsidR="000F7E77" w:rsidRPr="00054552">
        <w:rPr>
          <w:rFonts w:ascii="Times New Roman" w:hAnsi="Times New Roman" w:cs="Times New Roman"/>
          <w:sz w:val="24"/>
          <w:szCs w:val="24"/>
        </w:rPr>
        <w:t>terhadap omset pendapatan pedagang di pasar tradisional.Sehingga menyebabkan banyak pedagang gulung tikar, atau lebih memilih pindah berjualan ke pasar modern.Tujuan dari penelitian ini adalah untuk mengetahui Persepsi Pedagang Terhadap Keberadaan Pasar Moder</w:t>
      </w:r>
      <w:r w:rsidR="000D5131">
        <w:rPr>
          <w:rFonts w:ascii="Times New Roman" w:hAnsi="Times New Roman" w:cs="Times New Roman"/>
          <w:sz w:val="24"/>
          <w:szCs w:val="24"/>
        </w:rPr>
        <w:t>e</w:t>
      </w:r>
      <w:r w:rsidR="000F7E77" w:rsidRPr="00054552">
        <w:rPr>
          <w:rFonts w:ascii="Times New Roman" w:hAnsi="Times New Roman" w:cs="Times New Roman"/>
          <w:sz w:val="24"/>
          <w:szCs w:val="24"/>
        </w:rPr>
        <w:t>n dan Persepsi Konsumen Terhadap Keberadaan Pasar Modern.</w:t>
      </w:r>
    </w:p>
    <w:p w:rsidR="00AB6301" w:rsidRPr="00054552" w:rsidRDefault="00AB6301" w:rsidP="00B42FCA">
      <w:pPr>
        <w:autoSpaceDE w:val="0"/>
        <w:autoSpaceDN w:val="0"/>
        <w:adjustRightInd w:val="0"/>
        <w:spacing w:after="0" w:line="240" w:lineRule="auto"/>
        <w:jc w:val="both"/>
        <w:rPr>
          <w:rFonts w:ascii="Times New Roman" w:hAnsi="Times New Roman" w:cs="Times New Roman"/>
          <w:sz w:val="24"/>
          <w:szCs w:val="24"/>
        </w:rPr>
      </w:pPr>
    </w:p>
    <w:p w:rsidR="00D16F3F" w:rsidRPr="00054552" w:rsidRDefault="00D16F3F" w:rsidP="000F7E77">
      <w:pPr>
        <w:autoSpaceDE w:val="0"/>
        <w:autoSpaceDN w:val="0"/>
        <w:adjustRightInd w:val="0"/>
        <w:spacing w:after="0" w:line="240" w:lineRule="auto"/>
        <w:jc w:val="both"/>
        <w:rPr>
          <w:rFonts w:ascii="Times New Roman" w:hAnsi="Times New Roman" w:cs="Times New Roman"/>
          <w:b/>
          <w:bCs/>
          <w:sz w:val="24"/>
          <w:szCs w:val="24"/>
        </w:rPr>
      </w:pPr>
      <w:r w:rsidRPr="00054552">
        <w:rPr>
          <w:rFonts w:ascii="Times New Roman" w:hAnsi="Times New Roman" w:cs="Times New Roman"/>
          <w:b/>
          <w:bCs/>
          <w:sz w:val="24"/>
          <w:szCs w:val="24"/>
        </w:rPr>
        <w:t>METOD</w:t>
      </w:r>
      <w:r w:rsidR="000C767C" w:rsidRPr="00054552">
        <w:rPr>
          <w:rFonts w:ascii="Times New Roman" w:hAnsi="Times New Roman" w:cs="Times New Roman"/>
          <w:b/>
          <w:bCs/>
          <w:sz w:val="24"/>
          <w:szCs w:val="24"/>
        </w:rPr>
        <w:t>E</w:t>
      </w:r>
    </w:p>
    <w:p w:rsidR="00D16F3F" w:rsidRPr="00054552" w:rsidRDefault="00D16F3F" w:rsidP="000F7E77">
      <w:pPr>
        <w:autoSpaceDE w:val="0"/>
        <w:autoSpaceDN w:val="0"/>
        <w:adjustRightInd w:val="0"/>
        <w:spacing w:after="0" w:line="240" w:lineRule="auto"/>
        <w:jc w:val="both"/>
        <w:rPr>
          <w:rFonts w:ascii="Times New Roman" w:hAnsi="Times New Roman" w:cs="Times New Roman"/>
          <w:b/>
          <w:bCs/>
          <w:sz w:val="24"/>
          <w:szCs w:val="24"/>
        </w:rPr>
      </w:pPr>
    </w:p>
    <w:p w:rsidR="00AB6301" w:rsidRPr="00054552" w:rsidRDefault="00AB6301" w:rsidP="00AB6301">
      <w:pPr>
        <w:autoSpaceDE w:val="0"/>
        <w:autoSpaceDN w:val="0"/>
        <w:adjustRightInd w:val="0"/>
        <w:spacing w:after="0" w:line="240" w:lineRule="auto"/>
        <w:ind w:firstLine="720"/>
        <w:jc w:val="both"/>
        <w:rPr>
          <w:rFonts w:ascii="Times New Roman" w:hAnsi="Times New Roman" w:cs="Times New Roman"/>
          <w:sz w:val="24"/>
          <w:szCs w:val="24"/>
        </w:rPr>
      </w:pPr>
      <w:proofErr w:type="gramStart"/>
      <w:r w:rsidRPr="00054552">
        <w:rPr>
          <w:rFonts w:ascii="Times New Roman" w:hAnsi="Times New Roman" w:cs="Times New Roman"/>
          <w:sz w:val="24"/>
          <w:szCs w:val="24"/>
        </w:rPr>
        <w:t>Penelitian ini termasuk dalam jenis penelitian lapangan yang bersifat deskriptif kualitatif.</w:t>
      </w:r>
      <w:proofErr w:type="gramEnd"/>
      <w:r w:rsidRPr="00054552">
        <w:rPr>
          <w:rFonts w:ascii="Times New Roman" w:hAnsi="Times New Roman" w:cs="Times New Roman"/>
          <w:sz w:val="24"/>
          <w:szCs w:val="24"/>
        </w:rPr>
        <w:t xml:space="preserve"> Penelitian ini model penyajiannya dilakukan dengan </w:t>
      </w:r>
      <w:proofErr w:type="gramStart"/>
      <w:r w:rsidRPr="00054552">
        <w:rPr>
          <w:rFonts w:ascii="Times New Roman" w:hAnsi="Times New Roman" w:cs="Times New Roman"/>
          <w:sz w:val="24"/>
          <w:szCs w:val="24"/>
        </w:rPr>
        <w:t>cara</w:t>
      </w:r>
      <w:proofErr w:type="gramEnd"/>
      <w:r w:rsidRPr="00054552">
        <w:rPr>
          <w:rFonts w:ascii="Times New Roman" w:hAnsi="Times New Roman" w:cs="Times New Roman"/>
          <w:sz w:val="24"/>
          <w:szCs w:val="24"/>
        </w:rPr>
        <w:t xml:space="preserve"> menggambarkan objek yang diteliti secara apa adanya dengan peryataan-peryataan yang bersifat Kualitatif. </w:t>
      </w:r>
      <w:proofErr w:type="gramStart"/>
      <w:r w:rsidRPr="00054552">
        <w:rPr>
          <w:rFonts w:ascii="Times New Roman" w:hAnsi="Times New Roman" w:cs="Times New Roman"/>
          <w:sz w:val="24"/>
          <w:szCs w:val="24"/>
        </w:rPr>
        <w:t>Informan di dalam penelitian ini adalah para konsumen yang datang di pasar moderen dan pasar tradisional beserta pedagang yang berada di pasar tradisional.Informan yang ada di dalam penelitian ini di pilih secara random.</w:t>
      </w:r>
      <w:proofErr w:type="gramEnd"/>
      <w:r w:rsidR="00A80C2E">
        <w:rPr>
          <w:rFonts w:ascii="Times New Roman" w:hAnsi="Times New Roman" w:cs="Times New Roman"/>
          <w:sz w:val="24"/>
          <w:szCs w:val="24"/>
        </w:rPr>
        <w:t xml:space="preserve"> </w:t>
      </w:r>
      <w:proofErr w:type="gramStart"/>
      <w:r w:rsidR="00A80C2E">
        <w:rPr>
          <w:rFonts w:ascii="Times New Roman" w:hAnsi="Times New Roman" w:cs="Times New Roman"/>
          <w:sz w:val="24"/>
          <w:szCs w:val="24"/>
        </w:rPr>
        <w:t>Data yang di gunakan dalam penelitian ini adalah data primer dan data sekunder.</w:t>
      </w:r>
      <w:proofErr w:type="gramEnd"/>
      <w:r w:rsidR="00A80C2E">
        <w:rPr>
          <w:rFonts w:ascii="Times New Roman" w:hAnsi="Times New Roman" w:cs="Times New Roman"/>
          <w:sz w:val="24"/>
          <w:szCs w:val="24"/>
        </w:rPr>
        <w:t xml:space="preserve"> </w:t>
      </w:r>
    </w:p>
    <w:p w:rsidR="00AB6301" w:rsidRPr="00054552" w:rsidRDefault="00AB6301" w:rsidP="00AB6301">
      <w:pPr>
        <w:autoSpaceDE w:val="0"/>
        <w:autoSpaceDN w:val="0"/>
        <w:adjustRightInd w:val="0"/>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 xml:space="preserve">Teknik pengumpulan data di lakukan dengan tiga </w:t>
      </w:r>
      <w:proofErr w:type="gramStart"/>
      <w:r w:rsidRPr="00054552">
        <w:rPr>
          <w:rFonts w:ascii="Times New Roman" w:hAnsi="Times New Roman" w:cs="Times New Roman"/>
          <w:sz w:val="24"/>
          <w:szCs w:val="24"/>
        </w:rPr>
        <w:t>cara</w:t>
      </w:r>
      <w:proofErr w:type="gramEnd"/>
      <w:r w:rsidRPr="00054552">
        <w:rPr>
          <w:rFonts w:ascii="Times New Roman" w:hAnsi="Times New Roman" w:cs="Times New Roman"/>
          <w:sz w:val="24"/>
          <w:szCs w:val="24"/>
        </w:rPr>
        <w:t xml:space="preserve"> yaitu </w:t>
      </w:r>
      <w:r w:rsidR="00565BBB" w:rsidRPr="00054552">
        <w:rPr>
          <w:rFonts w:ascii="Times New Roman" w:hAnsi="Times New Roman" w:cs="Times New Roman"/>
          <w:sz w:val="24"/>
          <w:szCs w:val="24"/>
        </w:rPr>
        <w:t xml:space="preserve">wawancara </w:t>
      </w:r>
      <w:r w:rsidRPr="00054552">
        <w:rPr>
          <w:rFonts w:ascii="Times New Roman" w:hAnsi="Times New Roman" w:cs="Times New Roman"/>
          <w:sz w:val="24"/>
          <w:szCs w:val="24"/>
        </w:rPr>
        <w:t xml:space="preserve">mendalam, Dokumentasi, dan Observasi. </w:t>
      </w:r>
      <w:proofErr w:type="gramStart"/>
      <w:r w:rsidRPr="00054552">
        <w:rPr>
          <w:rFonts w:ascii="Times New Roman" w:hAnsi="Times New Roman" w:cs="Times New Roman"/>
          <w:sz w:val="24"/>
          <w:szCs w:val="24"/>
        </w:rPr>
        <w:t xml:space="preserve">Sedangkan untuk menganalisis data </w:t>
      </w:r>
      <w:r w:rsidR="0031317E">
        <w:rPr>
          <w:rFonts w:ascii="Times New Roman" w:hAnsi="Times New Roman" w:cs="Times New Roman"/>
          <w:sz w:val="24"/>
          <w:szCs w:val="24"/>
        </w:rPr>
        <w:t>yakni melalui Proses Wawancara, Observasi dan dokumentasi.</w:t>
      </w:r>
      <w:proofErr w:type="gramEnd"/>
      <w:r w:rsidR="00774290">
        <w:rPr>
          <w:rFonts w:ascii="Times New Roman" w:hAnsi="Times New Roman" w:cs="Times New Roman"/>
          <w:sz w:val="24"/>
          <w:szCs w:val="24"/>
        </w:rPr>
        <w:t xml:space="preserve"> </w:t>
      </w:r>
      <w:r w:rsidR="0058749E">
        <w:rPr>
          <w:rFonts w:ascii="Times New Roman" w:hAnsi="Times New Roman" w:cs="Times New Roman"/>
          <w:sz w:val="24"/>
          <w:szCs w:val="24"/>
        </w:rPr>
        <w:t>Analisis data di</w:t>
      </w:r>
      <w:r w:rsidR="003D5FAE">
        <w:rPr>
          <w:rFonts w:ascii="Times New Roman" w:hAnsi="Times New Roman" w:cs="Times New Roman"/>
          <w:sz w:val="24"/>
          <w:szCs w:val="24"/>
        </w:rPr>
        <w:t>lakukan dengan</w:t>
      </w:r>
      <w:r w:rsidR="00A80C2E">
        <w:rPr>
          <w:rFonts w:ascii="Times New Roman" w:hAnsi="Times New Roman" w:cs="Times New Roman"/>
          <w:sz w:val="24"/>
          <w:szCs w:val="24"/>
        </w:rPr>
        <w:t xml:space="preserve"> </w:t>
      </w:r>
      <w:proofErr w:type="gramStart"/>
      <w:r w:rsidR="00A80C2E">
        <w:rPr>
          <w:rFonts w:ascii="Times New Roman" w:hAnsi="Times New Roman" w:cs="Times New Roman"/>
          <w:sz w:val="24"/>
          <w:szCs w:val="24"/>
        </w:rPr>
        <w:t>cara</w:t>
      </w:r>
      <w:proofErr w:type="gramEnd"/>
      <w:r w:rsidR="00A80C2E">
        <w:rPr>
          <w:rFonts w:ascii="Times New Roman" w:hAnsi="Times New Roman" w:cs="Times New Roman"/>
          <w:sz w:val="24"/>
          <w:szCs w:val="24"/>
        </w:rPr>
        <w:t xml:space="preserve"> di </w:t>
      </w:r>
      <w:r w:rsidR="0058749E">
        <w:rPr>
          <w:rFonts w:ascii="Times New Roman" w:hAnsi="Times New Roman" w:cs="Times New Roman"/>
          <w:sz w:val="24"/>
          <w:szCs w:val="24"/>
        </w:rPr>
        <w:t>reduksi data, penyajian data dan penarikan kesimpulan.</w:t>
      </w:r>
    </w:p>
    <w:p w:rsidR="000C767C" w:rsidRPr="00054552" w:rsidRDefault="000C767C" w:rsidP="000C767C">
      <w:pPr>
        <w:autoSpaceDE w:val="0"/>
        <w:autoSpaceDN w:val="0"/>
        <w:adjustRightInd w:val="0"/>
        <w:spacing w:after="0" w:line="240" w:lineRule="auto"/>
        <w:jc w:val="both"/>
        <w:rPr>
          <w:rFonts w:ascii="Times New Roman" w:hAnsi="Times New Roman" w:cs="Times New Roman"/>
          <w:sz w:val="24"/>
          <w:szCs w:val="24"/>
        </w:rPr>
      </w:pPr>
    </w:p>
    <w:p w:rsidR="00EB55AC" w:rsidRDefault="005652A4" w:rsidP="000C767C">
      <w:pPr>
        <w:autoSpaceDE w:val="0"/>
        <w:autoSpaceDN w:val="0"/>
        <w:adjustRightInd w:val="0"/>
        <w:spacing w:after="0" w:line="240" w:lineRule="auto"/>
        <w:jc w:val="both"/>
        <w:rPr>
          <w:rFonts w:ascii="Times New Roman" w:hAnsi="Times New Roman" w:cs="Times New Roman"/>
          <w:b/>
          <w:sz w:val="24"/>
          <w:szCs w:val="24"/>
        </w:rPr>
      </w:pPr>
      <w:r w:rsidRPr="00054552">
        <w:rPr>
          <w:rFonts w:ascii="Times New Roman" w:hAnsi="Times New Roman" w:cs="Times New Roman"/>
          <w:b/>
          <w:sz w:val="24"/>
          <w:szCs w:val="24"/>
        </w:rPr>
        <w:t>HASIL DAN PEMBAHASAN</w:t>
      </w:r>
    </w:p>
    <w:p w:rsidR="00982EA8" w:rsidRDefault="003F378E" w:rsidP="000C767C">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ampak Keberadaan Pasar Moderen </w:t>
      </w:r>
      <w:r w:rsidR="00982EA8">
        <w:rPr>
          <w:rFonts w:ascii="Times New Roman" w:hAnsi="Times New Roman" w:cs="Times New Roman"/>
          <w:b/>
          <w:sz w:val="24"/>
          <w:szCs w:val="24"/>
        </w:rPr>
        <w:t>Terhadap Pasar Tradisional</w:t>
      </w:r>
    </w:p>
    <w:p w:rsidR="0031317E" w:rsidRDefault="0031317E" w:rsidP="000C767C">
      <w:pPr>
        <w:autoSpaceDE w:val="0"/>
        <w:autoSpaceDN w:val="0"/>
        <w:adjustRightInd w:val="0"/>
        <w:spacing w:after="0" w:line="240" w:lineRule="auto"/>
        <w:jc w:val="both"/>
        <w:rPr>
          <w:rFonts w:ascii="Times New Roman" w:hAnsi="Times New Roman" w:cs="Times New Roman"/>
          <w:b/>
          <w:sz w:val="24"/>
          <w:szCs w:val="24"/>
        </w:rPr>
      </w:pPr>
    </w:p>
    <w:p w:rsidR="00982EA8" w:rsidRDefault="00982EA8" w:rsidP="00F651C6">
      <w:pPr>
        <w:autoSpaceDE w:val="0"/>
        <w:autoSpaceDN w:val="0"/>
        <w:adjustRightInd w:val="0"/>
        <w:spacing w:after="0" w:line="240" w:lineRule="auto"/>
        <w:ind w:firstLine="360"/>
        <w:jc w:val="both"/>
        <w:rPr>
          <w:rFonts w:ascii="Times New Roman" w:hAnsi="Times New Roman" w:cs="Times New Roman"/>
          <w:sz w:val="24"/>
          <w:szCs w:val="24"/>
        </w:rPr>
      </w:pPr>
      <w:proofErr w:type="gramStart"/>
      <w:r w:rsidRPr="00982EA8">
        <w:rPr>
          <w:rFonts w:ascii="Times New Roman" w:hAnsi="Times New Roman" w:cs="Times New Roman"/>
          <w:sz w:val="24"/>
          <w:szCs w:val="24"/>
        </w:rPr>
        <w:t>Dampak Keberadaan pasar moderen</w:t>
      </w:r>
      <w:r w:rsidR="00F651C6">
        <w:rPr>
          <w:rFonts w:ascii="Times New Roman" w:hAnsi="Times New Roman" w:cs="Times New Roman"/>
          <w:sz w:val="24"/>
          <w:szCs w:val="24"/>
        </w:rPr>
        <w:t xml:space="preserve"> terhadap pasar tradisional</w:t>
      </w:r>
      <w:r w:rsidRPr="00982EA8">
        <w:rPr>
          <w:rFonts w:ascii="Times New Roman" w:hAnsi="Times New Roman" w:cs="Times New Roman"/>
          <w:sz w:val="24"/>
          <w:szCs w:val="24"/>
        </w:rPr>
        <w:t xml:space="preserve"> dalam penelitian ini dilihat dari tiga sisi yakni Omset, pendapatan dan jumlah konsumen yang datang </w:t>
      </w:r>
      <w:r w:rsidR="00F651C6">
        <w:rPr>
          <w:rFonts w:ascii="Times New Roman" w:hAnsi="Times New Roman" w:cs="Times New Roman"/>
          <w:sz w:val="24"/>
          <w:szCs w:val="24"/>
        </w:rPr>
        <w:t>berbelanja di pasar tradisional</w:t>
      </w:r>
      <w:r w:rsidR="00EB55AC">
        <w:rPr>
          <w:rFonts w:ascii="Times New Roman" w:hAnsi="Times New Roman" w:cs="Times New Roman"/>
          <w:sz w:val="24"/>
          <w:szCs w:val="24"/>
        </w:rPr>
        <w:t>.</w:t>
      </w:r>
      <w:proofErr w:type="gramEnd"/>
      <w:r w:rsidR="006F1686">
        <w:rPr>
          <w:rFonts w:ascii="Times New Roman" w:hAnsi="Times New Roman" w:cs="Times New Roman"/>
          <w:sz w:val="24"/>
          <w:szCs w:val="24"/>
        </w:rPr>
        <w:t xml:space="preserve"> </w:t>
      </w:r>
      <w:r w:rsidR="00EB55AC">
        <w:rPr>
          <w:rFonts w:ascii="Times New Roman" w:hAnsi="Times New Roman" w:cs="Times New Roman"/>
          <w:sz w:val="24"/>
          <w:szCs w:val="24"/>
        </w:rPr>
        <w:t>Dari hasil wawancara di lapangan dapat dijelaskan bahwa sema</w:t>
      </w:r>
      <w:r w:rsidR="00597FB5">
        <w:rPr>
          <w:rFonts w:ascii="Times New Roman" w:hAnsi="Times New Roman" w:cs="Times New Roman"/>
          <w:sz w:val="24"/>
          <w:szCs w:val="24"/>
        </w:rPr>
        <w:t xml:space="preserve">kin hari omset yang di dapat </w:t>
      </w:r>
      <w:r w:rsidR="00F651C6">
        <w:rPr>
          <w:rFonts w:ascii="Times New Roman" w:hAnsi="Times New Roman" w:cs="Times New Roman"/>
          <w:sz w:val="24"/>
          <w:szCs w:val="24"/>
        </w:rPr>
        <w:t>pedagang pasar tradisional</w:t>
      </w:r>
      <w:r w:rsidR="00597FB5">
        <w:rPr>
          <w:rFonts w:ascii="Times New Roman" w:hAnsi="Times New Roman" w:cs="Times New Roman"/>
          <w:sz w:val="24"/>
          <w:szCs w:val="24"/>
        </w:rPr>
        <w:t xml:space="preserve"> mengalami penurunan omset,</w:t>
      </w:r>
      <w:r w:rsidR="00951483">
        <w:rPr>
          <w:rFonts w:ascii="Times New Roman" w:hAnsi="Times New Roman" w:cs="Times New Roman"/>
          <w:sz w:val="24"/>
          <w:szCs w:val="24"/>
        </w:rPr>
        <w:t xml:space="preserve"> temuan yang lain juga di dapat bahwa ketiga pasar tradisional di Tobelo bukan hanya mengalami penurunan omset </w:t>
      </w:r>
      <w:r w:rsidR="00951483">
        <w:rPr>
          <w:rFonts w:ascii="Times New Roman" w:hAnsi="Times New Roman" w:cs="Times New Roman"/>
          <w:sz w:val="24"/>
          <w:szCs w:val="24"/>
        </w:rPr>
        <w:lastRenderedPageBreak/>
        <w:t>akan tetapi dari sisi pendapatan dan jumlah pelanggan yang datang juga semakin berkurang,</w:t>
      </w:r>
      <w:r w:rsidR="00597FB5">
        <w:rPr>
          <w:rFonts w:ascii="Times New Roman" w:hAnsi="Times New Roman" w:cs="Times New Roman"/>
          <w:sz w:val="24"/>
          <w:szCs w:val="24"/>
        </w:rPr>
        <w:t xml:space="preserve"> sehingga banyak pedagang yang mengalami kerugian.</w:t>
      </w:r>
      <w:r w:rsidR="000A30D8">
        <w:rPr>
          <w:rFonts w:ascii="Times New Roman" w:hAnsi="Times New Roman" w:cs="Times New Roman"/>
          <w:sz w:val="24"/>
          <w:szCs w:val="24"/>
        </w:rPr>
        <w:t xml:space="preserve"> </w:t>
      </w:r>
    </w:p>
    <w:p w:rsidR="002C541D" w:rsidRDefault="000D45CB" w:rsidP="0033765C">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anyak hal yang menyebabkan penurunan omset, pendapatan dan jumlah konsum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berbisinis ada banyak hal yang perlu di perhatikan sehingga masalah yang timbul akibat persaingan pasar.</w:t>
      </w:r>
      <w:proofErr w:type="gramEnd"/>
      <w:r>
        <w:rPr>
          <w:rFonts w:ascii="Times New Roman" w:hAnsi="Times New Roman" w:cs="Times New Roman"/>
          <w:sz w:val="24"/>
          <w:szCs w:val="24"/>
        </w:rPr>
        <w:t xml:space="preserve"> </w:t>
      </w:r>
      <w:r w:rsidR="002C541D">
        <w:rPr>
          <w:rFonts w:ascii="Times New Roman" w:hAnsi="Times New Roman" w:cs="Times New Roman"/>
          <w:sz w:val="24"/>
          <w:szCs w:val="24"/>
        </w:rPr>
        <w:t xml:space="preserve">Pedagang harus menyiapkan diri untuk persaingan pasar yang terjadi, menurut (Rachmawati, 2009: 11) dalam </w:t>
      </w:r>
      <w:r w:rsidR="001829A6">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abstract":"Kerajinan monel merupakan suatu proses pekerjaan dengan mengolah bahan baku logam menjadi berbagai macam produk aksesoris busana dan perhiasan. Banyak orang yang berlomba-lomba mendirikan usaha industri kerajinan monel baik dalam Desa Kriyan maupun diluar Desa Kriyan, yang mengakibatkan banyak sekali persaingan antar pengusaha. Hal tersebut dapat dilihat dari hasil penjualan pada industri kerajinan monel di Desa Kriyan pada tahun 2007-2011 rata-rata mengalami penurunan penghasilan diantaranya: tahun 2007 mencapai 900 pieces, tahun 2008 mencapai 750 pieces, tahun 2009 mencapai 600 pieces, tahun 2010 mencapai 590 pieces dan tahun 2011 mencapai 550 pieces dengan jumlah pengusaha sebanyak 29 pengusaha industri kerajinan monel. Tujuan penelitian ini untuk mengetahui faktor-faktor apa sajakah penyebab penurunan omzet penjualan pada Industri Kerajinan Monel serta mengetahui seberapa besar faktor-faktor penyebab penurunan omzet penjualan pada Industri Kerajinan Monel. Penelitian ini menggunakan metode kuantitatif deskriptif persentase, dimana hasil penelitian disajikan secara deskripsi dengan angka-angka statistik. Populasi penelitian ini adalah pengusaha kerajinan monel yang ada di Desa Kriyan Kabupaten Jepara yang berjumlah 29 usaha. Dalam penelitian ini pengambilan sampel dilakukan dengan cara teknik sampling jenuh, yaitu semua populasi yang berjumlah 29 orang dijadikan sebagai sampel penelitian. Variabel yang diteliti yaitu faktor-faktor penyebab penurunan omzet penjualan pada industri kerajinan monel, yang terdiri dari faktor intern dan faktor ekstern. Metode pengumpulan data yang utama menggunakan metode kuesioner (angket), yang didukung dengan metode observasi dan dokumentasi. Hasil penelitian dengan analisis diskriptif presentase menunjukan bahwa faktor penyebab penurunan omzet penjualan pada industri kerajinan monel di Desa Kriyan Kabupaten Jepara adalah faktor intern dan faktor ekstern. Faktor intern (32,11%) dengan indikator kualitas barang (10,8%), persediaan bahan baku (17,69%), teknologi (3,62%). Faktor ekstern (42,41%) dengan indikator selera konsumen (11,1%), barang pengganti (subsitusi) (11,66%), persaingan (10,28%), pemasok (9,38%) Simpulan dari penelitian didapatkan bahwa faktor yang menyebabkan penurunan omzet penjualan pada industri kerajinan monel adalah faktor intern terdiri dari kualitas barang, persediaan bahan baku, teknologi dan faktor ekstern terdiri atas selera konsumen, barang pengganti (subsitusi), persaingan, pemasok (supplier). …","author":[{"dropping-particle":"","family":"Thina Khuriyati","given":"","non-dropping-particle":"","parse-names":false,"suffix":""}],"id":"ITEM-1","issued":{"date-parts":[["2013"]]},"number-of-pages":"21","publisher":"UNIVERSITAS NEGERI SEMARANG 2013","title":"FAKTOR-FAKTOR PENYEBAB PENURUNAN OMZET PENJUALAN PADA INDUSTRI KERAJINAN MONEL DI DESA KRIYAN KABUPATEN JEPARA SKRIPSI","type":"thesis"},"uris":["http://www.mendeley.com/documents/?uuid=a01abe5c-d601-4d6b-848a-21f76898b90e"]}],"mendeley":{"formattedCitation":"(Thina Khuriyati 2013)","plainTextFormattedCitation":"(Thina Khuriyati 2013)","previouslyFormattedCitation":"(Thina Khuriyati 2013)"},"properties":{"noteIndex":0},"schema":"https://github.com/citation-style-language/schema/raw/master/csl-citation.json"}</w:instrText>
      </w:r>
      <w:r w:rsidR="001829A6">
        <w:rPr>
          <w:rFonts w:ascii="Times New Roman" w:hAnsi="Times New Roman" w:cs="Times New Roman"/>
          <w:sz w:val="24"/>
          <w:szCs w:val="24"/>
        </w:rPr>
        <w:fldChar w:fldCharType="separate"/>
      </w:r>
      <w:r w:rsidR="002C541D" w:rsidRPr="002C541D">
        <w:rPr>
          <w:rFonts w:ascii="Times New Roman" w:hAnsi="Times New Roman" w:cs="Times New Roman"/>
          <w:noProof/>
          <w:sz w:val="24"/>
          <w:szCs w:val="24"/>
        </w:rPr>
        <w:t>(Thina Khuriyati 2013)</w:t>
      </w:r>
      <w:r w:rsidR="001829A6">
        <w:rPr>
          <w:rFonts w:ascii="Times New Roman" w:hAnsi="Times New Roman" w:cs="Times New Roman"/>
          <w:sz w:val="24"/>
          <w:szCs w:val="24"/>
        </w:rPr>
        <w:fldChar w:fldCharType="end"/>
      </w:r>
      <w:r w:rsidR="002C541D">
        <w:rPr>
          <w:rFonts w:ascii="Times New Roman" w:hAnsi="Times New Roman" w:cs="Times New Roman"/>
          <w:sz w:val="24"/>
          <w:szCs w:val="24"/>
        </w:rPr>
        <w:t xml:space="preserve"> Para pengusaha harus memperhatikan lingkungan usaha</w:t>
      </w:r>
      <w:r w:rsidR="002C541D" w:rsidRPr="002C541D">
        <w:rPr>
          <w:rFonts w:ascii="Times New Roman" w:hAnsi="Times New Roman" w:cs="Times New Roman"/>
          <w:sz w:val="24"/>
          <w:szCs w:val="24"/>
        </w:rPr>
        <w:t>, diantaranya faktor internal terdiri dari: tenaga kerja, peralatan dan mesin-mesin, permodalan, bahan baku, sistem informasi dan administrasi, dan faktor eksternal terdiri dari: keadaan alam, perekonomian, pendidikan dan teknologi, sosial dan buda</w:t>
      </w:r>
      <w:r w:rsidR="002C541D">
        <w:rPr>
          <w:rFonts w:ascii="Times New Roman" w:hAnsi="Times New Roman" w:cs="Times New Roman"/>
          <w:sz w:val="24"/>
          <w:szCs w:val="24"/>
        </w:rPr>
        <w:t xml:space="preserve">ya, pemasok, pelanggan, pesaing. </w:t>
      </w:r>
    </w:p>
    <w:p w:rsidR="0033765C" w:rsidRDefault="0033765C" w:rsidP="0033765C">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lain halnya terjadi persaingan, maka kesiapan para pedagang pun perlu di perhatikan, seperti halnya yang dikemukakan oleh Rachmawati diatas bahwa harus mempersiapkan factor internal dan eksternal dari pedagang tersebut</w:t>
      </w:r>
      <w:r w:rsidR="00007380">
        <w:rPr>
          <w:rFonts w:ascii="Times New Roman" w:hAnsi="Times New Roman" w:cs="Times New Roman"/>
          <w:sz w:val="24"/>
          <w:szCs w:val="24"/>
        </w:rPr>
        <w:t>.</w:t>
      </w:r>
      <w:proofErr w:type="gramEnd"/>
      <w:r w:rsidR="00007380">
        <w:rPr>
          <w:rFonts w:ascii="Times New Roman" w:hAnsi="Times New Roman" w:cs="Times New Roman"/>
          <w:sz w:val="24"/>
          <w:szCs w:val="24"/>
        </w:rPr>
        <w:t xml:space="preserve"> </w:t>
      </w:r>
    </w:p>
    <w:p w:rsidR="00007380" w:rsidRPr="00982EA8" w:rsidRDefault="00007380" w:rsidP="0033765C">
      <w:pPr>
        <w:autoSpaceDE w:val="0"/>
        <w:autoSpaceDN w:val="0"/>
        <w:adjustRightInd w:val="0"/>
        <w:spacing w:after="0" w:line="240" w:lineRule="auto"/>
        <w:ind w:firstLine="720"/>
        <w:jc w:val="both"/>
        <w:rPr>
          <w:rFonts w:ascii="Times New Roman" w:hAnsi="Times New Roman" w:cs="Times New Roman"/>
          <w:sz w:val="24"/>
          <w:szCs w:val="24"/>
        </w:rPr>
      </w:pPr>
    </w:p>
    <w:p w:rsidR="00AB6301" w:rsidRPr="00054552" w:rsidRDefault="00A266DF" w:rsidP="000F7E77">
      <w:pPr>
        <w:autoSpaceDE w:val="0"/>
        <w:autoSpaceDN w:val="0"/>
        <w:adjustRightInd w:val="0"/>
        <w:spacing w:after="0" w:line="240" w:lineRule="auto"/>
        <w:jc w:val="both"/>
        <w:rPr>
          <w:rFonts w:ascii="Times New Roman" w:hAnsi="Times New Roman" w:cs="Times New Roman"/>
          <w:b/>
          <w:sz w:val="24"/>
          <w:szCs w:val="24"/>
        </w:rPr>
      </w:pPr>
      <w:r w:rsidRPr="00054552">
        <w:rPr>
          <w:rFonts w:ascii="Times New Roman" w:hAnsi="Times New Roman" w:cs="Times New Roman"/>
          <w:b/>
          <w:sz w:val="24"/>
          <w:szCs w:val="24"/>
        </w:rPr>
        <w:t>Persepsi Pedagang Terhadap Keberadaan Pasar Moder</w:t>
      </w:r>
      <w:r w:rsidR="00A906CF">
        <w:rPr>
          <w:rFonts w:ascii="Times New Roman" w:hAnsi="Times New Roman" w:cs="Times New Roman"/>
          <w:b/>
          <w:sz w:val="24"/>
          <w:szCs w:val="24"/>
        </w:rPr>
        <w:t>e</w:t>
      </w:r>
      <w:r w:rsidRPr="00054552">
        <w:rPr>
          <w:rFonts w:ascii="Times New Roman" w:hAnsi="Times New Roman" w:cs="Times New Roman"/>
          <w:b/>
          <w:sz w:val="24"/>
          <w:szCs w:val="24"/>
        </w:rPr>
        <w:t>n</w:t>
      </w:r>
      <w:bookmarkStart w:id="0" w:name="_GoBack"/>
      <w:bookmarkEnd w:id="0"/>
    </w:p>
    <w:p w:rsidR="006D4F12" w:rsidRPr="00054552" w:rsidRDefault="006D4F12" w:rsidP="000F7E77">
      <w:pPr>
        <w:autoSpaceDE w:val="0"/>
        <w:autoSpaceDN w:val="0"/>
        <w:adjustRightInd w:val="0"/>
        <w:spacing w:after="0" w:line="240" w:lineRule="auto"/>
        <w:jc w:val="both"/>
        <w:rPr>
          <w:rFonts w:ascii="Times New Roman" w:hAnsi="Times New Roman" w:cs="Times New Roman"/>
          <w:b/>
          <w:sz w:val="24"/>
          <w:szCs w:val="24"/>
        </w:rPr>
      </w:pPr>
    </w:p>
    <w:p w:rsidR="00F651C6" w:rsidRDefault="00E56600" w:rsidP="00F651C6">
      <w:pPr>
        <w:autoSpaceDE w:val="0"/>
        <w:autoSpaceDN w:val="0"/>
        <w:adjustRightInd w:val="0"/>
        <w:spacing w:after="0" w:line="240" w:lineRule="auto"/>
        <w:ind w:firstLine="360"/>
        <w:jc w:val="both"/>
        <w:rPr>
          <w:rFonts w:ascii="Times New Roman" w:hAnsi="Times New Roman" w:cs="Times New Roman"/>
          <w:sz w:val="24"/>
          <w:szCs w:val="24"/>
        </w:rPr>
      </w:pPr>
      <w:r w:rsidRPr="00054552">
        <w:rPr>
          <w:rFonts w:ascii="Times New Roman" w:hAnsi="Times New Roman" w:cs="Times New Roman"/>
          <w:sz w:val="24"/>
          <w:szCs w:val="24"/>
        </w:rPr>
        <w:t xml:space="preserve">Keberadaan pasar moderen merupkan salah satu perkembangan positif di suatu daerah, terjadi proses pembangunan ekonomi untuk memenuhi kebutuhan masyarakat. Dari hasil penelitian ini pasar tradisional yang tersebar di </w:t>
      </w:r>
      <w:proofErr w:type="gramStart"/>
      <w:r w:rsidRPr="00054552">
        <w:rPr>
          <w:rFonts w:ascii="Times New Roman" w:hAnsi="Times New Roman" w:cs="Times New Roman"/>
          <w:sz w:val="24"/>
          <w:szCs w:val="24"/>
        </w:rPr>
        <w:t>kota</w:t>
      </w:r>
      <w:proofErr w:type="gramEnd"/>
      <w:r w:rsidRPr="00054552">
        <w:rPr>
          <w:rFonts w:ascii="Times New Roman" w:hAnsi="Times New Roman" w:cs="Times New Roman"/>
          <w:sz w:val="24"/>
          <w:szCs w:val="24"/>
        </w:rPr>
        <w:t xml:space="preserve"> Tobelo terdapat 3 pasar tradisional yaitu pasar Wosia, Buale dan Rawajaya. </w:t>
      </w:r>
      <w:proofErr w:type="gramStart"/>
      <w:r w:rsidRPr="00054552">
        <w:rPr>
          <w:rFonts w:ascii="Times New Roman" w:hAnsi="Times New Roman" w:cs="Times New Roman"/>
          <w:sz w:val="24"/>
          <w:szCs w:val="24"/>
        </w:rPr>
        <w:t>Di Tahun 2016 pasar moderen di bangun di Tobelo, namun pada perkembangannya keberadaan pasar Moderen mengancam eksitensi pasar tradisional yang ada di Tobelo.</w:t>
      </w:r>
      <w:proofErr w:type="gramEnd"/>
      <w:r w:rsidRPr="00054552">
        <w:rPr>
          <w:rFonts w:ascii="Times New Roman" w:hAnsi="Times New Roman" w:cs="Times New Roman"/>
          <w:sz w:val="24"/>
          <w:szCs w:val="24"/>
        </w:rPr>
        <w:t xml:space="preserve"> Menurut hasil kajian Kementerian Koperasi dan UKM dengan PT Solusi Dinamika Manajemen (2005), </w:t>
      </w:r>
      <w:r w:rsidR="001829A6" w:rsidRPr="00054552">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DOI":"10.21067/jem.v4i2.880","ISSN":"0216-373X","abstract":"Tujuan penelitian ini adalah untuk mengetahui kondisi pasar tradisonal dilihat dari aspek konsumen, produk/komoditas, dan harga; mengetahui dampak kehadiran ritel modern (Indomaret dan Alfamart) terhadap kinerja pedagang di pasar tradisional, dilihat dari omset, keuntungan, dan jumlah tenaga kerja. Pasar tradisional yang dijadikan obyek penelitian adalah 5 pasar tradisional omset terbesar yang berada di wilayah Kabupaten Malang yaitu pasar Lawang, pasar Kepanjen, Pasar Lawang, Gondanglegi, Singosari, Tumpang, Kepanjen, dan Pasar Dampit. Sampel penelitian adalah pedagang di pasar tradisional, jumlah sampel yang diambil sebanyak 60 pedagang atau 12 pedagang pada masing-masing pasar, teknik pengumpulan data menggunakan wawancara mendalam dengan pedagang, sedangkan teknik analisis data menggunakan analisis deskriptif dan statistik inferensial yaitu Uji Beda sampel berpasangan (paired sample t test). Hasil penelitian tentang kondisi pasar tradisional menunjukkan bahwa konsumen di pasar tradisional didominasi oleh konsumen toko/warung yaitu konsumen yang berbelanja di pasar tradisional untuk tujuan dijual lagi. Produk yang dijual di pasar tradisional umumnya didominasi bahan makanan (sembako), baru kebutuhan rumah tangga lainnya, selanjutnya tentang harga, karena mekanisme transaksi di pasar tradisional dilakukan dengan tawar menawar maka harga komoditas antar pedagang sangat bersaing. Hasil penelitian tentang kinerja pasar tradisional menunjukkan omset pedagang justru mengalami peningkatan dibandingkan tahun-tahun sebelumnya (setelah berdiri ritel modern), sedangkan tingkat keuntungan mengalami penurunan, hal ini menunjukkan bahwa keberadaan ritel modern membawa dampak meningkatnya persaingan dalam mendapatkan konsumen, sehingga pedagang di pasar tradisional berusaha menurunkan margin keuntungan melalui mekanisme tawar menawar. Oleh karena itu walaupun sebenarnya omset meningkat, tetapi keuntungan secara keseluruhan menurun. Hasil uji beda menunjukkan adanya perbedaan yang signifikan omset dan keuntungan pedagang pasar tradisional sebelum dan sesudah keberadaan ritel modern (Alfamart dan Indomaret), sedangkan jumlah tenaga kerja tidak ada perbedaan yang signifikan","author":[{"dropping-particle":"","family":"Sarwoko","given":"Endi","non-dropping-particle":"","parse-names":false,"suffix":""}],"container-title":"Jurnal Ekonomi Modernisasi","id":"ITEM-1","issue":"2","issued":{"date-parts":[["2008"]]},"page":"97-115","title":"Dampak Keberadaan Pasar Modern terhadap Kinerja Pedagang Pasar Tradisional di Wilayah Kabupaten Malang","type":"article-journal","volume":"4"},"uris":["http://www.mendeley.com/documents/?uuid=d1f675fe-370e-444c-a6e0-332910f1c839","http://www.mendeley.com/documents/?uuid=a90ca6e6-774f-4029-bbde-adafc7c551ab"]}],"mendeley":{"formattedCitation":"(Sarwoko 2008)","plainTextFormattedCitation":"(Sarwoko 2008)","previouslyFormattedCitation":"(Sarwoko 2008)"},"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Pr="00054552">
        <w:rPr>
          <w:rFonts w:ascii="Times New Roman" w:hAnsi="Times New Roman" w:cs="Times New Roman"/>
          <w:noProof/>
          <w:sz w:val="24"/>
          <w:szCs w:val="24"/>
        </w:rPr>
        <w:t>(Sarwoko 2008)</w:t>
      </w:r>
      <w:r w:rsidR="001829A6" w:rsidRPr="00054552">
        <w:rPr>
          <w:rFonts w:ascii="Times New Roman" w:hAnsi="Times New Roman" w:cs="Times New Roman"/>
          <w:sz w:val="24"/>
          <w:szCs w:val="24"/>
        </w:rPr>
        <w:fldChar w:fldCharType="end"/>
      </w:r>
      <w:r w:rsidRPr="00054552">
        <w:rPr>
          <w:rFonts w:ascii="Times New Roman" w:hAnsi="Times New Roman" w:cs="Times New Roman"/>
          <w:sz w:val="24"/>
          <w:szCs w:val="24"/>
        </w:rPr>
        <w:t xml:space="preserve"> menunjukkan bahwa kehadiran pasar modern telah mengancam eksistensi pasar tradisional</w:t>
      </w:r>
      <w:r w:rsidR="009F0D7F" w:rsidRPr="00054552">
        <w:rPr>
          <w:rFonts w:ascii="Times New Roman" w:hAnsi="Times New Roman" w:cs="Times New Roman"/>
          <w:sz w:val="24"/>
          <w:szCs w:val="24"/>
        </w:rPr>
        <w:t xml:space="preserve">. </w:t>
      </w:r>
      <w:proofErr w:type="gramStart"/>
      <w:r w:rsidR="009F0D7F" w:rsidRPr="00054552">
        <w:rPr>
          <w:rFonts w:ascii="Times New Roman" w:hAnsi="Times New Roman" w:cs="Times New Roman"/>
          <w:sz w:val="24"/>
          <w:szCs w:val="24"/>
        </w:rPr>
        <w:t>Di dalam hasil penelitian ini</w:t>
      </w:r>
      <w:r w:rsidR="006F1686">
        <w:rPr>
          <w:rFonts w:ascii="Times New Roman" w:hAnsi="Times New Roman" w:cs="Times New Roman"/>
          <w:sz w:val="24"/>
          <w:szCs w:val="24"/>
        </w:rPr>
        <w:t xml:space="preserve"> </w:t>
      </w:r>
      <w:r w:rsidR="006D4F12" w:rsidRPr="00054552">
        <w:rPr>
          <w:rFonts w:ascii="Times New Roman" w:hAnsi="Times New Roman" w:cs="Times New Roman"/>
          <w:sz w:val="24"/>
          <w:szCs w:val="24"/>
        </w:rPr>
        <w:t>dengan adanya pasar modern berpengaruh terhadap pasar trad</w:t>
      </w:r>
      <w:r w:rsidR="00CC0160" w:rsidRPr="00054552">
        <w:rPr>
          <w:rFonts w:ascii="Times New Roman" w:hAnsi="Times New Roman" w:cs="Times New Roman"/>
          <w:sz w:val="24"/>
          <w:szCs w:val="24"/>
        </w:rPr>
        <w:t xml:space="preserve">isional yang ada di Kota Tobelo, selain berpengaruh dengan adanya pasar moderen berdampak juga pada </w:t>
      </w:r>
      <w:r w:rsidR="006D4F12" w:rsidRPr="00054552">
        <w:rPr>
          <w:rFonts w:ascii="Times New Roman" w:hAnsi="Times New Roman" w:cs="Times New Roman"/>
          <w:sz w:val="24"/>
          <w:szCs w:val="24"/>
        </w:rPr>
        <w:t xml:space="preserve">pelanggan </w:t>
      </w:r>
      <w:r w:rsidR="00CC0160" w:rsidRPr="00054552">
        <w:rPr>
          <w:rFonts w:ascii="Times New Roman" w:hAnsi="Times New Roman" w:cs="Times New Roman"/>
          <w:sz w:val="24"/>
          <w:szCs w:val="24"/>
        </w:rPr>
        <w:t>yang datang mulai berkurang sehingga berimbas pada berkurangnya pendapatan pedagang</w:t>
      </w:r>
      <w:r w:rsidR="00074FAC" w:rsidRPr="00054552">
        <w:rPr>
          <w:rFonts w:ascii="Times New Roman" w:hAnsi="Times New Roman" w:cs="Times New Roman"/>
          <w:sz w:val="24"/>
          <w:szCs w:val="24"/>
        </w:rPr>
        <w:t>.</w:t>
      </w:r>
      <w:proofErr w:type="gramEnd"/>
      <w:r w:rsidR="006F1686">
        <w:rPr>
          <w:rFonts w:ascii="Times New Roman" w:hAnsi="Times New Roman" w:cs="Times New Roman"/>
          <w:sz w:val="24"/>
          <w:szCs w:val="24"/>
        </w:rPr>
        <w:t xml:space="preserve"> </w:t>
      </w:r>
      <w:proofErr w:type="gramStart"/>
      <w:r w:rsidR="0075780E">
        <w:rPr>
          <w:rFonts w:ascii="Times New Roman" w:hAnsi="Times New Roman" w:cs="Times New Roman"/>
          <w:sz w:val="24"/>
          <w:szCs w:val="24"/>
        </w:rPr>
        <w:t>Berdasarkan hasil penelitian dilapangan didapat bahwa para pedagang mengakui keterbatasan yang dimiliki pedagang di pasar moderen, yakni barang-barang yang dijual masih kurang berfariasi, fasilitas penunjang kurang.</w:t>
      </w:r>
      <w:proofErr w:type="gramEnd"/>
      <w:r w:rsidR="0075780E">
        <w:rPr>
          <w:rFonts w:ascii="Times New Roman" w:hAnsi="Times New Roman" w:cs="Times New Roman"/>
          <w:sz w:val="24"/>
          <w:szCs w:val="24"/>
        </w:rPr>
        <w:t xml:space="preserve"> </w:t>
      </w:r>
    </w:p>
    <w:p w:rsidR="00EE3860" w:rsidRDefault="00D15157" w:rsidP="00EE3860">
      <w:pPr>
        <w:autoSpaceDE w:val="0"/>
        <w:autoSpaceDN w:val="0"/>
        <w:adjustRightInd w:val="0"/>
        <w:spacing w:after="0" w:line="240" w:lineRule="auto"/>
        <w:ind w:firstLine="360"/>
        <w:jc w:val="both"/>
        <w:rPr>
          <w:rFonts w:ascii="Times New Roman" w:hAnsi="Times New Roman" w:cs="Times New Roman"/>
          <w:sz w:val="24"/>
          <w:szCs w:val="24"/>
        </w:rPr>
      </w:pPr>
      <w:r w:rsidRPr="00054552">
        <w:rPr>
          <w:rFonts w:ascii="Times New Roman" w:hAnsi="Times New Roman" w:cs="Times New Roman"/>
          <w:sz w:val="24"/>
          <w:szCs w:val="24"/>
        </w:rPr>
        <w:t>Berdasarkan hasil temuan diatas</w:t>
      </w:r>
      <w:r w:rsidR="00DE6298" w:rsidRPr="00054552">
        <w:rPr>
          <w:rFonts w:ascii="Times New Roman" w:hAnsi="Times New Roman" w:cs="Times New Roman"/>
          <w:sz w:val="24"/>
          <w:szCs w:val="24"/>
        </w:rPr>
        <w:t xml:space="preserve"> pandangan lain yang timbul antara pasar moderen dan pasar tradisional dimana dihar</w:t>
      </w:r>
      <w:r w:rsidR="003331DE">
        <w:rPr>
          <w:rFonts w:ascii="Times New Roman" w:hAnsi="Times New Roman" w:cs="Times New Roman"/>
          <w:sz w:val="24"/>
          <w:szCs w:val="24"/>
        </w:rPr>
        <w:t>a</w:t>
      </w:r>
      <w:r w:rsidR="00DE6298" w:rsidRPr="00054552">
        <w:rPr>
          <w:rFonts w:ascii="Times New Roman" w:hAnsi="Times New Roman" w:cs="Times New Roman"/>
          <w:sz w:val="24"/>
          <w:szCs w:val="24"/>
        </w:rPr>
        <w:t xml:space="preserve">pkan dengan adanya pasar moderen akan terjadinya persaingan yang baik antara pasar moderen dan pasar tradisional </w:t>
      </w:r>
      <w:r w:rsidR="004F77F7" w:rsidRPr="00054552">
        <w:rPr>
          <w:rFonts w:ascii="Times New Roman" w:hAnsi="Times New Roman" w:cs="Times New Roman"/>
          <w:sz w:val="24"/>
          <w:szCs w:val="24"/>
        </w:rPr>
        <w:t xml:space="preserve">Menurut </w:t>
      </w:r>
      <w:r w:rsidR="001829A6" w:rsidRPr="00054552">
        <w:rPr>
          <w:rFonts w:ascii="Times New Roman" w:hAnsi="Times New Roman" w:cs="Times New Roman"/>
          <w:sz w:val="24"/>
          <w:szCs w:val="24"/>
        </w:rPr>
        <w:fldChar w:fldCharType="begin" w:fldLock="1"/>
      </w:r>
      <w:r w:rsidR="002C541D">
        <w:rPr>
          <w:rFonts w:ascii="Times New Roman" w:hAnsi="Times New Roman" w:cs="Times New Roman"/>
          <w:sz w:val="24"/>
          <w:szCs w:val="24"/>
        </w:rPr>
        <w:instrText>ADDIN CSL_CITATION {"citationItems":[{"id":"ITEM-1","itemData":{"abstract":"DAMPAK OPERASI PASAR MODERN TERHADAP PENDAPATAN PEDAGANG PASAR TRADISIONAL DI KOTA PEKALONGAN The Impact Of Modern Market Operation Towards Traditional Market Tradesman Income In Pekalongan City Dwi Susilo (Prodi Manajemen Fakultas Ekonomi Universitas Pekalongan) Abstract Generally, the operation of modern market at Pekalongan city has impact towards tradisional market. The aim of this research is to detect the impact of modern market operation towards traditional market tradesman income. The sample of the research are 150 tradesman at traditional market that predicted has an impact from modern market “Sri Ratu Mega Center/Carrefour Pekalongan”. The analysis model is two related sample comparation by using the wilcoxon sign test for detected the difference of traditional market tradesman income before operation and after operations the modern market at Pekalongan city. The analysis show that data have not normal distribution (cause the kolmogorov smirnov test has the value asymp sig (2-tailed) less than 0,05, and the wilcoxon sign test value asymp sig (2-tailed) 0,00 less than 0,05. The result show that the traditional market tradesman income has the difference among before and after operation of modern market Althought there is a difference income, but in detail, only 39 tradesman (from 150 sample) have influenced by modern market, and 111 tradesman have no in influenced. The conclusion is the operation of modern market at Pekalongan has no influencing to traditional market tradesman income, and there the reality that “temporary market” have more influence","author":[{"dropping-particle":"","family":"Susilo","given":"Dwi","non-dropping-particle":"","parse-names":false,"suffix":""}],"id":"ITEM-1","issued":{"date-parts":[["2015"]]},"page":"29-38","title":"DAMPAK OPERASI PASAR MODERN TERHADAP PENDAPATAN PEDAGANG PASAR TRADISIONAL DI KOTA PEKALONGAN The Impact Of Modern Market Operation Towards Traditional Market Tradesman Income In Pekalongan City","type":"article-journal"},"uris":["http://www.mendeley.com/documents/?uuid=c57b1698-68fb-4e31-9c01-ca267e87edb4","http://www.mendeley.com/documents/?uuid=d4bc6b75-34ff-47a3-b833-a325275212cd"]}],"mendeley":{"formattedCitation":"(Susilo 2015)","plainTextFormattedCitation":"(Susilo 2015)","previouslyFormattedCitation":"(Susilo 2015)"},"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004F77F7" w:rsidRPr="00054552">
        <w:rPr>
          <w:rFonts w:ascii="Times New Roman" w:hAnsi="Times New Roman" w:cs="Times New Roman"/>
          <w:noProof/>
          <w:sz w:val="24"/>
          <w:szCs w:val="24"/>
        </w:rPr>
        <w:t>(Susilo 2015)</w:t>
      </w:r>
      <w:r w:rsidR="001829A6" w:rsidRPr="00054552">
        <w:rPr>
          <w:rFonts w:ascii="Times New Roman" w:hAnsi="Times New Roman" w:cs="Times New Roman"/>
          <w:sz w:val="24"/>
          <w:szCs w:val="24"/>
        </w:rPr>
        <w:fldChar w:fldCharType="end"/>
      </w:r>
      <w:r w:rsidR="004F77F7" w:rsidRPr="00054552">
        <w:rPr>
          <w:rFonts w:ascii="Times New Roman" w:hAnsi="Times New Roman" w:cs="Times New Roman"/>
          <w:sz w:val="24"/>
          <w:szCs w:val="24"/>
        </w:rPr>
        <w:t xml:space="preserve"> Secara konseptual, banyak kalangan yang mengasumsikan bahwa antara pasar modern dan pasar tradisional memiliki segmen pasar yang berbeda. Akan tetapi kenyataannya tidaklah demikian karena justru segmen pasar modern dan pasar tradisional adalah </w:t>
      </w:r>
      <w:proofErr w:type="gramStart"/>
      <w:r w:rsidR="004F77F7" w:rsidRPr="00054552">
        <w:rPr>
          <w:rFonts w:ascii="Times New Roman" w:hAnsi="Times New Roman" w:cs="Times New Roman"/>
          <w:sz w:val="24"/>
          <w:szCs w:val="24"/>
        </w:rPr>
        <w:t>sama</w:t>
      </w:r>
      <w:proofErr w:type="gramEnd"/>
      <w:r w:rsidR="004F77F7" w:rsidRPr="00054552">
        <w:rPr>
          <w:rFonts w:ascii="Times New Roman" w:hAnsi="Times New Roman" w:cs="Times New Roman"/>
          <w:sz w:val="24"/>
          <w:szCs w:val="24"/>
        </w:rPr>
        <w:t xml:space="preserve"> dan mereka bersaing secara bebas. </w:t>
      </w:r>
      <w:proofErr w:type="gramStart"/>
      <w:r w:rsidR="004F77F7" w:rsidRPr="00054552">
        <w:rPr>
          <w:rFonts w:ascii="Times New Roman" w:hAnsi="Times New Roman" w:cs="Times New Roman"/>
          <w:sz w:val="24"/>
          <w:szCs w:val="24"/>
        </w:rPr>
        <w:t>Akan tetapi kondisi nyata di lapangan yang terjadi di pasar tradisional yang ada di Tobelo berbeda yakni pasar Tradisional kalah bersaing dengan pasar moderen yang ada di Tobelo.</w:t>
      </w:r>
      <w:proofErr w:type="gramEnd"/>
      <w:r w:rsidR="00B00FBB">
        <w:rPr>
          <w:rFonts w:ascii="Times New Roman" w:hAnsi="Times New Roman" w:cs="Times New Roman"/>
          <w:sz w:val="24"/>
          <w:szCs w:val="24"/>
        </w:rPr>
        <w:t xml:space="preserve"> </w:t>
      </w:r>
      <w:proofErr w:type="gramStart"/>
      <w:r w:rsidR="004F77F7" w:rsidRPr="00054552">
        <w:rPr>
          <w:rFonts w:ascii="Times New Roman" w:hAnsi="Times New Roman" w:cs="Times New Roman"/>
          <w:sz w:val="24"/>
          <w:szCs w:val="24"/>
        </w:rPr>
        <w:t>Hal ini di akibatkan karena kurangnya fasilitas yang ada di pasar tradisional.</w:t>
      </w:r>
      <w:proofErr w:type="gramEnd"/>
      <w:r w:rsidR="00EE3860">
        <w:rPr>
          <w:rFonts w:ascii="Times New Roman" w:hAnsi="Times New Roman" w:cs="Times New Roman"/>
          <w:sz w:val="24"/>
          <w:szCs w:val="24"/>
        </w:rPr>
        <w:t xml:space="preserve"> </w:t>
      </w:r>
      <w:proofErr w:type="gramStart"/>
      <w:r w:rsidR="00EE3860">
        <w:rPr>
          <w:rFonts w:ascii="Times New Roman" w:hAnsi="Times New Roman" w:cs="Times New Roman"/>
          <w:sz w:val="24"/>
          <w:szCs w:val="24"/>
        </w:rPr>
        <w:t>Selain kurangnya fasilatas penunjang, dari sisi barang yang di jual pun berbeda kualitas,</w:t>
      </w:r>
      <w:r w:rsidR="00B00FBB">
        <w:rPr>
          <w:rFonts w:ascii="Times New Roman" w:hAnsi="Times New Roman" w:cs="Times New Roman"/>
          <w:sz w:val="24"/>
          <w:szCs w:val="24"/>
        </w:rPr>
        <w:t xml:space="preserve"> </w:t>
      </w:r>
      <w:r w:rsidR="00EE3860">
        <w:rPr>
          <w:rFonts w:ascii="Times New Roman" w:hAnsi="Times New Roman" w:cs="Times New Roman"/>
          <w:sz w:val="24"/>
          <w:szCs w:val="24"/>
        </w:rPr>
        <w:t xml:space="preserve">sehingga hal ini yang menjadi masalah di </w:t>
      </w:r>
      <w:r w:rsidR="004F77F7" w:rsidRPr="00054552">
        <w:rPr>
          <w:rFonts w:ascii="Times New Roman" w:hAnsi="Times New Roman" w:cs="Times New Roman"/>
          <w:sz w:val="24"/>
          <w:szCs w:val="24"/>
        </w:rPr>
        <w:t>pasar tradisional.</w:t>
      </w:r>
      <w:proofErr w:type="gramEnd"/>
      <w:r w:rsidR="00EE3860">
        <w:rPr>
          <w:rFonts w:ascii="Times New Roman" w:hAnsi="Times New Roman" w:cs="Times New Roman"/>
          <w:sz w:val="24"/>
          <w:szCs w:val="24"/>
        </w:rPr>
        <w:t xml:space="preserve"> </w:t>
      </w:r>
      <w:proofErr w:type="gramStart"/>
      <w:r w:rsidR="00EE3860">
        <w:rPr>
          <w:rFonts w:ascii="Times New Roman" w:hAnsi="Times New Roman" w:cs="Times New Roman"/>
          <w:sz w:val="24"/>
          <w:szCs w:val="24"/>
        </w:rPr>
        <w:t>Masalah ini menyebabkan pedagang kala</w:t>
      </w:r>
      <w:r w:rsidR="002529B4">
        <w:rPr>
          <w:rFonts w:ascii="Times New Roman" w:hAnsi="Times New Roman" w:cs="Times New Roman"/>
          <w:sz w:val="24"/>
          <w:szCs w:val="24"/>
        </w:rPr>
        <w:t>h bersaing dengan pasar moderen, dan pengelolaanya masih sangat sederhana.</w:t>
      </w:r>
      <w:proofErr w:type="gramEnd"/>
      <w:r w:rsidR="002529B4">
        <w:rPr>
          <w:rFonts w:ascii="Times New Roman" w:hAnsi="Times New Roman" w:cs="Times New Roman"/>
          <w:sz w:val="24"/>
          <w:szCs w:val="24"/>
        </w:rPr>
        <w:t xml:space="preserve"> </w:t>
      </w:r>
      <w:r w:rsidR="00EE3860">
        <w:rPr>
          <w:rFonts w:ascii="Times New Roman" w:hAnsi="Times New Roman" w:cs="Times New Roman"/>
          <w:sz w:val="24"/>
          <w:szCs w:val="24"/>
        </w:rPr>
        <w:t xml:space="preserve"> </w:t>
      </w:r>
    </w:p>
    <w:p w:rsidR="00EE3860" w:rsidRDefault="001829A6" w:rsidP="00EE3860">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6171A">
        <w:rPr>
          <w:rFonts w:ascii="Times New Roman" w:hAnsi="Times New Roman" w:cs="Times New Roman"/>
          <w:sz w:val="24"/>
          <w:szCs w:val="24"/>
        </w:rPr>
        <w:instrText>ADDIN CSL_CITATION {"citationItems":[{"id":"ITEM-1","itemData":{"abstract":"Penelitian ini bertujuan untuk (1) mengetahui implementasi peraturan pemerintah tentang pasar pasar modern, (2) mengetahui persepsi pelaku usaha ritel Waserda dan pedagang pasar tradisional terhadap keberadaan pasar modern, (3) mengetahui dampak keberadaan pasar modern terhadap usaha ritel Waserda dan pedagang pasar tradisioanal, dan (4) mengetahui upaya yang dilakukan oleh pelaku usaha ritel Waserda dan pedagang pasar tradisional untuk mempertahankan eksistensi usahanya. Penelitian ini merupakan penelitian deskriptif eksploratif. Variabel dalam penelitian ini adalah keberadaan pasar modern, usaha ritel Waserda dan pedagang pasar tradisional. Populasi dalam penelitian ini adalah pelaku usaha ritel Waserda dan pedagang pasar tradisional di Kecamatan Klirong yang memiliki radius 0-1 Km dari pasar modern sebanyak 68 responden. Jumlah sampel sebanyak 20 responden diambil dengan menggunakan teknik Cluster Quota Random Sampling. Teknik pengumpulan data menggunakan angket, wawancara, dan dokumentasi. Teknik analisis data yang digunakan adalah (1) Analisis kuantitatif menggunakan persentase (%), rerata atau mean (M), dan penghitungan Mean Ideal ( ). (2) Analisis kualitatif dilakukan melalui tiga komponen berurutan, yaitu reduksi data (data reduction), penyajian data (data display), dan penarikan kesimpulan (conclusion drawing). Hasil penelitian menunjukkan bahwa (1) Implementasi peraturan pemerintah tentang pasar modern tidak berjalan semestinya. (2) Persepsi negatif pelaku usaha ritel Waserda dan pedagang pasar tradisional terhadap keberadaan pasar modern termasuk dalam kategori tinggi. (3) Keberadaan pasar modern berdampak negatif pada omset (24% dan 16,3%), pendapatan (30% dan 17,5%), dan jumlah pelanggan (32% dan 29%) usaha ritel Waserda dan pedagang pasar tradisional. (4) Upaya yang dilakukan pelaku usaha ritel Waserda dan pedagang pasar tradisional untuk mempertahankan eksistensi usahanya sangat minim, misalnya hanya dengan menurunkan harga jual beberapa jenis barang.","author":[{"dropping-particle":"","family":"Yuliasih","given":"Eka","non-dropping-particle":"","parse-names":false,"suffix":""}],"id":"ITEM-1","issued":{"date-parts":[["2013"]]},"number-of-pages":"1-120","publisher":"Universitas Negeri Yogyakarta","title":"Studi Eksplorasi Dampak Keberadaan Pasar Modern Terhadap Usaha Tirel Waserda dan Pedagang Pasar Tradisional di Kecamatan Klirong Kabupaten Kebumen","type":"thesis"},"uris":["http://www.mendeley.com/documents/?uuid=0bbf6cc0-37d1-4712-a4db-c3291ddb02bf"]}],"mendeley":{"formattedCitation":"(Yuliasih 2013)","plainTextFormattedCitation":"(Yuliasih 2013)","previouslyFormattedCitation":"(Yuliasih 2013)"},"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00421CCB" w:rsidRPr="00421CCB">
        <w:rPr>
          <w:rFonts w:ascii="Times New Roman" w:hAnsi="Times New Roman" w:cs="Times New Roman"/>
          <w:noProof/>
          <w:sz w:val="24"/>
          <w:szCs w:val="24"/>
        </w:rPr>
        <w:t>(Yuliasih 2013)</w:t>
      </w:r>
      <w:r>
        <w:rPr>
          <w:rFonts w:ascii="Times New Roman" w:hAnsi="Times New Roman" w:cs="Times New Roman"/>
          <w:sz w:val="24"/>
          <w:szCs w:val="24"/>
        </w:rPr>
        <w:fldChar w:fldCharType="end"/>
      </w:r>
      <w:r w:rsidR="00EE3860" w:rsidRPr="00EE3860">
        <w:rPr>
          <w:rFonts w:ascii="Times New Roman" w:hAnsi="Times New Roman" w:cs="Times New Roman"/>
          <w:sz w:val="24"/>
          <w:szCs w:val="24"/>
        </w:rPr>
        <w:t xml:space="preserve"> menjelaskan Pasar moder</w:t>
      </w:r>
      <w:r w:rsidR="00F71F9C">
        <w:rPr>
          <w:rFonts w:ascii="Times New Roman" w:hAnsi="Times New Roman" w:cs="Times New Roman"/>
          <w:sz w:val="24"/>
          <w:szCs w:val="24"/>
        </w:rPr>
        <w:t>e</w:t>
      </w:r>
      <w:r w:rsidR="00EE3860" w:rsidRPr="00EE3860">
        <w:rPr>
          <w:rFonts w:ascii="Times New Roman" w:hAnsi="Times New Roman" w:cs="Times New Roman"/>
          <w:sz w:val="24"/>
          <w:szCs w:val="24"/>
        </w:rPr>
        <w:t>n merupakan pasar yang</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dikelola dengan manajemen moder</w:t>
      </w:r>
      <w:r w:rsidR="008E5C0E">
        <w:rPr>
          <w:rFonts w:ascii="Times New Roman" w:hAnsi="Times New Roman" w:cs="Times New Roman"/>
          <w:sz w:val="24"/>
          <w:szCs w:val="24"/>
        </w:rPr>
        <w:t>e</w:t>
      </w:r>
      <w:r w:rsidR="00EE3860" w:rsidRPr="00EE3860">
        <w:rPr>
          <w:rFonts w:ascii="Times New Roman" w:hAnsi="Times New Roman" w:cs="Times New Roman"/>
          <w:sz w:val="24"/>
          <w:szCs w:val="24"/>
        </w:rPr>
        <w:t>n, umumnya terdapat di kawasan perkotaan, sebagai</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penyedia barang dan jasa dengan mutu dan pelayanan yang baik kepada konsumen</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umumnya anggota masyarakat kelas menengah ke atas).</w:t>
      </w:r>
      <w:proofErr w:type="gramEnd"/>
      <w:r w:rsidR="00EE3860" w:rsidRPr="00EE3860">
        <w:rPr>
          <w:rFonts w:ascii="Times New Roman" w:hAnsi="Times New Roman" w:cs="Times New Roman"/>
          <w:sz w:val="24"/>
          <w:szCs w:val="24"/>
        </w:rPr>
        <w:t xml:space="preserve"> Pasar modern antara lain</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berbentuk mall, supermarket, departement store, shopping center, waralaba, toko mini</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 xml:space="preserve">swalayan, toko serba ada, dan lain sebagainya. </w:t>
      </w:r>
      <w:proofErr w:type="gramStart"/>
      <w:r w:rsidR="00EE3860" w:rsidRPr="00EE3860">
        <w:rPr>
          <w:rFonts w:ascii="Times New Roman" w:hAnsi="Times New Roman" w:cs="Times New Roman"/>
          <w:sz w:val="24"/>
          <w:szCs w:val="24"/>
        </w:rPr>
        <w:t>Barang yang dijual di pasar modern</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memiliki variasi jenis yang beragam.</w:t>
      </w:r>
      <w:proofErr w:type="gramEnd"/>
      <w:r w:rsidR="00EE3860" w:rsidRPr="00EE3860">
        <w:rPr>
          <w:rFonts w:ascii="Times New Roman" w:hAnsi="Times New Roman" w:cs="Times New Roman"/>
          <w:sz w:val="24"/>
          <w:szCs w:val="24"/>
        </w:rPr>
        <w:t xml:space="preserve"> </w:t>
      </w:r>
      <w:proofErr w:type="gramStart"/>
      <w:r w:rsidR="00EE3860" w:rsidRPr="00EE3860">
        <w:rPr>
          <w:rFonts w:ascii="Times New Roman" w:hAnsi="Times New Roman" w:cs="Times New Roman"/>
          <w:sz w:val="24"/>
          <w:szCs w:val="24"/>
        </w:rPr>
        <w:t>Selain menyediakan barang-barang lokal, pasar</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moder</w:t>
      </w:r>
      <w:r w:rsidR="000D5131">
        <w:rPr>
          <w:rFonts w:ascii="Times New Roman" w:hAnsi="Times New Roman" w:cs="Times New Roman"/>
          <w:sz w:val="24"/>
          <w:szCs w:val="24"/>
        </w:rPr>
        <w:t>e</w:t>
      </w:r>
      <w:r w:rsidR="00EE3860" w:rsidRPr="00EE3860">
        <w:rPr>
          <w:rFonts w:ascii="Times New Roman" w:hAnsi="Times New Roman" w:cs="Times New Roman"/>
          <w:sz w:val="24"/>
          <w:szCs w:val="24"/>
        </w:rPr>
        <w:t>n juga menyediakan barang impor.</w:t>
      </w:r>
      <w:proofErr w:type="gramEnd"/>
      <w:r w:rsidR="00EE3860" w:rsidRPr="00EE3860">
        <w:rPr>
          <w:rFonts w:ascii="Times New Roman" w:hAnsi="Times New Roman" w:cs="Times New Roman"/>
          <w:sz w:val="24"/>
          <w:szCs w:val="24"/>
        </w:rPr>
        <w:t xml:space="preserve"> Barang </w:t>
      </w:r>
      <w:r w:rsidR="00EE3860" w:rsidRPr="00EE3860">
        <w:rPr>
          <w:rFonts w:ascii="Times New Roman" w:hAnsi="Times New Roman" w:cs="Times New Roman"/>
          <w:sz w:val="24"/>
          <w:szCs w:val="24"/>
        </w:rPr>
        <w:lastRenderedPageBreak/>
        <w:t>yang dijual memiliki kualitas yang</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relatif lebih terjamin karena melalui penyeleksian terlebih dahulu secara ketat sehingga</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 xml:space="preserve">barang yang tidak memenuhi persyaratan klasifikasi </w:t>
      </w:r>
      <w:proofErr w:type="gramStart"/>
      <w:r w:rsidR="00EE3860" w:rsidRPr="00EE3860">
        <w:rPr>
          <w:rFonts w:ascii="Times New Roman" w:hAnsi="Times New Roman" w:cs="Times New Roman"/>
          <w:sz w:val="24"/>
          <w:szCs w:val="24"/>
        </w:rPr>
        <w:t>akan</w:t>
      </w:r>
      <w:proofErr w:type="gramEnd"/>
      <w:r w:rsidR="00EE3860" w:rsidRPr="00EE3860">
        <w:rPr>
          <w:rFonts w:ascii="Times New Roman" w:hAnsi="Times New Roman" w:cs="Times New Roman"/>
          <w:sz w:val="24"/>
          <w:szCs w:val="24"/>
        </w:rPr>
        <w:t xml:space="preserve"> ditolak. </w:t>
      </w:r>
      <w:proofErr w:type="gramStart"/>
      <w:r w:rsidR="00EE3860" w:rsidRPr="00EE3860">
        <w:rPr>
          <w:rFonts w:ascii="Times New Roman" w:hAnsi="Times New Roman" w:cs="Times New Roman"/>
          <w:sz w:val="24"/>
          <w:szCs w:val="24"/>
        </w:rPr>
        <w:t>Secara kuantitas, pasar</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moder</w:t>
      </w:r>
      <w:r w:rsidR="00F71F9C">
        <w:rPr>
          <w:rFonts w:ascii="Times New Roman" w:hAnsi="Times New Roman" w:cs="Times New Roman"/>
          <w:sz w:val="24"/>
          <w:szCs w:val="24"/>
        </w:rPr>
        <w:t>e</w:t>
      </w:r>
      <w:r w:rsidR="00EE3860" w:rsidRPr="00EE3860">
        <w:rPr>
          <w:rFonts w:ascii="Times New Roman" w:hAnsi="Times New Roman" w:cs="Times New Roman"/>
          <w:sz w:val="24"/>
          <w:szCs w:val="24"/>
        </w:rPr>
        <w:t>n umumnya mempunyai persediaan barang di gudang yang terukur.</w:t>
      </w:r>
      <w:proofErr w:type="gramEnd"/>
      <w:r w:rsidR="00EE3860" w:rsidRPr="00EE3860">
        <w:rPr>
          <w:rFonts w:ascii="Times New Roman" w:hAnsi="Times New Roman" w:cs="Times New Roman"/>
          <w:sz w:val="24"/>
          <w:szCs w:val="24"/>
        </w:rPr>
        <w:t xml:space="preserve"> </w:t>
      </w:r>
      <w:proofErr w:type="gramStart"/>
      <w:r w:rsidR="00EE3860" w:rsidRPr="00EE3860">
        <w:rPr>
          <w:rFonts w:ascii="Times New Roman" w:hAnsi="Times New Roman" w:cs="Times New Roman"/>
          <w:sz w:val="24"/>
          <w:szCs w:val="24"/>
        </w:rPr>
        <w:t>Dari segi</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harga, pasar moder</w:t>
      </w:r>
      <w:r w:rsidR="00F71F9C">
        <w:rPr>
          <w:rFonts w:ascii="Times New Roman" w:hAnsi="Times New Roman" w:cs="Times New Roman"/>
          <w:sz w:val="24"/>
          <w:szCs w:val="24"/>
        </w:rPr>
        <w:t>e</w:t>
      </w:r>
      <w:r w:rsidR="00EE3860" w:rsidRPr="00EE3860">
        <w:rPr>
          <w:rFonts w:ascii="Times New Roman" w:hAnsi="Times New Roman" w:cs="Times New Roman"/>
          <w:sz w:val="24"/>
          <w:szCs w:val="24"/>
        </w:rPr>
        <w:t>n memiliki label harga yang pasti (tercantum harga sebelum dan</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setelah dikenakan pajak).</w:t>
      </w:r>
      <w:proofErr w:type="gramEnd"/>
      <w:r w:rsidR="00EE3860" w:rsidRPr="00EE3860">
        <w:rPr>
          <w:rFonts w:ascii="Times New Roman" w:hAnsi="Times New Roman" w:cs="Times New Roman"/>
          <w:sz w:val="24"/>
          <w:szCs w:val="24"/>
        </w:rPr>
        <w:t xml:space="preserve"> </w:t>
      </w:r>
      <w:proofErr w:type="gramStart"/>
      <w:r w:rsidR="00EE3860" w:rsidRPr="00EE3860">
        <w:rPr>
          <w:rFonts w:ascii="Times New Roman" w:hAnsi="Times New Roman" w:cs="Times New Roman"/>
          <w:sz w:val="24"/>
          <w:szCs w:val="24"/>
        </w:rPr>
        <w:t>Pasar moder</w:t>
      </w:r>
      <w:r w:rsidR="00F71F9C">
        <w:rPr>
          <w:rFonts w:ascii="Times New Roman" w:hAnsi="Times New Roman" w:cs="Times New Roman"/>
          <w:sz w:val="24"/>
          <w:szCs w:val="24"/>
        </w:rPr>
        <w:t>e</w:t>
      </w:r>
      <w:r w:rsidR="00EE3860" w:rsidRPr="00EE3860">
        <w:rPr>
          <w:rFonts w:ascii="Times New Roman" w:hAnsi="Times New Roman" w:cs="Times New Roman"/>
          <w:sz w:val="24"/>
          <w:szCs w:val="24"/>
        </w:rPr>
        <w:t>n juga memberikan pelayanan yang baik dengan</w:t>
      </w:r>
      <w:r w:rsidR="00EE3860">
        <w:rPr>
          <w:rFonts w:ascii="Times New Roman" w:hAnsi="Times New Roman" w:cs="Times New Roman"/>
          <w:sz w:val="24"/>
          <w:szCs w:val="24"/>
        </w:rPr>
        <w:t xml:space="preserve"> </w:t>
      </w:r>
      <w:r w:rsidR="00EE3860" w:rsidRPr="00EE3860">
        <w:rPr>
          <w:rFonts w:ascii="Times New Roman" w:hAnsi="Times New Roman" w:cs="Times New Roman"/>
          <w:sz w:val="24"/>
          <w:szCs w:val="24"/>
        </w:rPr>
        <w:t>adanya pendingin udara.</w:t>
      </w:r>
      <w:proofErr w:type="gramEnd"/>
    </w:p>
    <w:p w:rsidR="003F378E" w:rsidRDefault="006268F9" w:rsidP="003F378E">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kemukakan oleh Yuliasih diatas menjelaskan bahwa pasar moderen dikelola secara moderen, menurutnya juga pasar moderen lebih banyak dikunjungi oleh masyarakat kelas menengah keatas. Selain hal ini di dalam pasar moderen juga dalam menyediakan variasi barang lebih baik ketimbang pasar tradisional, dimana pasar moderen barang-barang yang disiapkan bukan hanya produk lokal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produk-produk import.</w:t>
      </w:r>
    </w:p>
    <w:p w:rsidR="008E5C0E" w:rsidRPr="00054552" w:rsidRDefault="008E5C0E" w:rsidP="0075780E">
      <w:pPr>
        <w:autoSpaceDE w:val="0"/>
        <w:autoSpaceDN w:val="0"/>
        <w:adjustRightInd w:val="0"/>
        <w:spacing w:after="0" w:line="240" w:lineRule="auto"/>
        <w:jc w:val="both"/>
        <w:rPr>
          <w:rFonts w:ascii="Times New Roman" w:hAnsi="Times New Roman" w:cs="Times New Roman"/>
          <w:sz w:val="24"/>
          <w:szCs w:val="24"/>
        </w:rPr>
      </w:pPr>
    </w:p>
    <w:p w:rsidR="000C767C" w:rsidRPr="00054552" w:rsidRDefault="00A266DF" w:rsidP="000F7E77">
      <w:pPr>
        <w:autoSpaceDE w:val="0"/>
        <w:autoSpaceDN w:val="0"/>
        <w:adjustRightInd w:val="0"/>
        <w:spacing w:after="0" w:line="240" w:lineRule="auto"/>
        <w:jc w:val="both"/>
        <w:rPr>
          <w:rFonts w:ascii="Times New Roman" w:hAnsi="Times New Roman" w:cs="Times New Roman"/>
          <w:b/>
          <w:sz w:val="24"/>
          <w:szCs w:val="24"/>
        </w:rPr>
      </w:pPr>
      <w:r w:rsidRPr="00054552">
        <w:rPr>
          <w:rFonts w:ascii="Times New Roman" w:hAnsi="Times New Roman" w:cs="Times New Roman"/>
          <w:b/>
          <w:sz w:val="24"/>
          <w:szCs w:val="24"/>
        </w:rPr>
        <w:t>Persepsi Konsumen Terhadap Keberadaan Pasar Moder</w:t>
      </w:r>
      <w:r w:rsidR="00A80C2E">
        <w:rPr>
          <w:rFonts w:ascii="Times New Roman" w:hAnsi="Times New Roman" w:cs="Times New Roman"/>
          <w:b/>
          <w:sz w:val="24"/>
          <w:szCs w:val="24"/>
        </w:rPr>
        <w:t>e</w:t>
      </w:r>
      <w:r w:rsidRPr="00054552">
        <w:rPr>
          <w:rFonts w:ascii="Times New Roman" w:hAnsi="Times New Roman" w:cs="Times New Roman"/>
          <w:b/>
          <w:sz w:val="24"/>
          <w:szCs w:val="24"/>
        </w:rPr>
        <w:t>n</w:t>
      </w:r>
    </w:p>
    <w:p w:rsidR="00A266DF" w:rsidRPr="00054552" w:rsidRDefault="00A266DF" w:rsidP="000F7E77">
      <w:pPr>
        <w:autoSpaceDE w:val="0"/>
        <w:autoSpaceDN w:val="0"/>
        <w:adjustRightInd w:val="0"/>
        <w:spacing w:after="0" w:line="240" w:lineRule="auto"/>
        <w:jc w:val="both"/>
        <w:rPr>
          <w:rFonts w:ascii="Times New Roman" w:hAnsi="Times New Roman" w:cs="Times New Roman"/>
          <w:b/>
          <w:bCs/>
          <w:sz w:val="24"/>
          <w:szCs w:val="24"/>
        </w:rPr>
      </w:pPr>
    </w:p>
    <w:p w:rsidR="006D4F12" w:rsidRDefault="004267D5" w:rsidP="006D4F12">
      <w:pPr>
        <w:autoSpaceDE w:val="0"/>
        <w:autoSpaceDN w:val="0"/>
        <w:adjustRightInd w:val="0"/>
        <w:spacing w:after="0" w:line="240" w:lineRule="auto"/>
        <w:ind w:firstLine="720"/>
        <w:jc w:val="both"/>
        <w:rPr>
          <w:rFonts w:ascii="Times New Roman" w:hAnsi="Times New Roman" w:cs="Times New Roman"/>
          <w:sz w:val="24"/>
          <w:szCs w:val="24"/>
        </w:rPr>
      </w:pPr>
      <w:proofErr w:type="gramStart"/>
      <w:r w:rsidRPr="00054552">
        <w:rPr>
          <w:rFonts w:ascii="Times New Roman" w:hAnsi="Times New Roman" w:cs="Times New Roman"/>
          <w:bCs/>
          <w:sz w:val="24"/>
          <w:szCs w:val="24"/>
        </w:rPr>
        <w:t>Persepsi/pandangan terhadap suatu objek tertentu.</w:t>
      </w:r>
      <w:proofErr w:type="gramEnd"/>
      <w:r w:rsidR="003A7C97">
        <w:rPr>
          <w:rFonts w:ascii="Times New Roman" w:hAnsi="Times New Roman" w:cs="Times New Roman"/>
          <w:bCs/>
          <w:sz w:val="24"/>
          <w:szCs w:val="24"/>
        </w:rPr>
        <w:t xml:space="preserve"> </w:t>
      </w:r>
      <w:proofErr w:type="gramStart"/>
      <w:r w:rsidRPr="00054552">
        <w:rPr>
          <w:rFonts w:ascii="Times New Roman" w:hAnsi="Times New Roman" w:cs="Times New Roman"/>
          <w:bCs/>
          <w:sz w:val="24"/>
          <w:szCs w:val="24"/>
        </w:rPr>
        <w:t>Di dalam penelitian ini peneliti mengkaji tentang bagaimana persepsi konsumen terhadap keberadaan pasar moderen.</w:t>
      </w:r>
      <w:proofErr w:type="gramEnd"/>
      <w:r w:rsidR="003A7C97">
        <w:rPr>
          <w:rFonts w:ascii="Times New Roman" w:hAnsi="Times New Roman" w:cs="Times New Roman"/>
          <w:bCs/>
          <w:sz w:val="24"/>
          <w:szCs w:val="24"/>
        </w:rPr>
        <w:t xml:space="preserve"> </w:t>
      </w:r>
      <w:proofErr w:type="gramStart"/>
      <w:r w:rsidRPr="00054552">
        <w:rPr>
          <w:rFonts w:ascii="Times New Roman" w:hAnsi="Times New Roman" w:cs="Times New Roman"/>
          <w:bCs/>
          <w:sz w:val="24"/>
          <w:szCs w:val="24"/>
        </w:rPr>
        <w:t>Dari hasi</w:t>
      </w:r>
      <w:r w:rsidR="00054552" w:rsidRPr="00054552">
        <w:rPr>
          <w:rFonts w:ascii="Times New Roman" w:hAnsi="Times New Roman" w:cs="Times New Roman"/>
          <w:bCs/>
          <w:sz w:val="24"/>
          <w:szCs w:val="24"/>
        </w:rPr>
        <w:t>l</w:t>
      </w:r>
      <w:r w:rsidRPr="00054552">
        <w:rPr>
          <w:rFonts w:ascii="Times New Roman" w:hAnsi="Times New Roman" w:cs="Times New Roman"/>
          <w:bCs/>
          <w:sz w:val="24"/>
          <w:szCs w:val="24"/>
        </w:rPr>
        <w:t xml:space="preserve"> </w:t>
      </w:r>
      <w:r w:rsidR="003A7C97">
        <w:rPr>
          <w:rFonts w:ascii="Times New Roman" w:hAnsi="Times New Roman" w:cs="Times New Roman"/>
          <w:bCs/>
          <w:sz w:val="24"/>
          <w:szCs w:val="24"/>
        </w:rPr>
        <w:t>penelitian di lapangan</w:t>
      </w:r>
      <w:r w:rsidR="008E5C0E">
        <w:rPr>
          <w:rFonts w:ascii="Times New Roman" w:hAnsi="Times New Roman" w:cs="Times New Roman"/>
          <w:bCs/>
          <w:sz w:val="24"/>
          <w:szCs w:val="24"/>
        </w:rPr>
        <w:t xml:space="preserve"> </w:t>
      </w:r>
      <w:r w:rsidR="003A7C97">
        <w:rPr>
          <w:rFonts w:ascii="Times New Roman" w:hAnsi="Times New Roman" w:cs="Times New Roman"/>
          <w:bCs/>
          <w:sz w:val="24"/>
          <w:szCs w:val="24"/>
        </w:rPr>
        <w:t xml:space="preserve">maka dapat dielaskan </w:t>
      </w:r>
      <w:r w:rsidRPr="00054552">
        <w:rPr>
          <w:rFonts w:ascii="Times New Roman" w:hAnsi="Times New Roman" w:cs="Times New Roman"/>
          <w:bCs/>
          <w:sz w:val="24"/>
          <w:szCs w:val="24"/>
        </w:rPr>
        <w:t xml:space="preserve">bahwa </w:t>
      </w:r>
      <w:r w:rsidR="007A2092" w:rsidRPr="00054552">
        <w:rPr>
          <w:rFonts w:ascii="Times New Roman" w:hAnsi="Times New Roman" w:cs="Times New Roman"/>
          <w:sz w:val="24"/>
          <w:szCs w:val="24"/>
        </w:rPr>
        <w:t>ada sebagian konsumen</w:t>
      </w:r>
      <w:r w:rsidR="006D4F12" w:rsidRPr="00054552">
        <w:rPr>
          <w:rFonts w:ascii="Times New Roman" w:hAnsi="Times New Roman" w:cs="Times New Roman"/>
          <w:sz w:val="24"/>
          <w:szCs w:val="24"/>
        </w:rPr>
        <w:t xml:space="preserve"> memilih berbelanja di pasar tradisional</w:t>
      </w:r>
      <w:r w:rsidR="007A2092" w:rsidRPr="00054552">
        <w:rPr>
          <w:rFonts w:ascii="Times New Roman" w:hAnsi="Times New Roman" w:cs="Times New Roman"/>
          <w:sz w:val="24"/>
          <w:szCs w:val="24"/>
        </w:rPr>
        <w:t xml:space="preserve"> karena</w:t>
      </w:r>
      <w:r w:rsidR="006D4F12" w:rsidRPr="00054552">
        <w:rPr>
          <w:rFonts w:ascii="Times New Roman" w:hAnsi="Times New Roman" w:cs="Times New Roman"/>
          <w:sz w:val="24"/>
          <w:szCs w:val="24"/>
        </w:rPr>
        <w:t xml:space="preserve"> harga barang yang dijual di pasar tradisional lebih terjangkau.</w:t>
      </w:r>
      <w:proofErr w:type="gramEnd"/>
      <w:r w:rsidR="003A7C97">
        <w:rPr>
          <w:rFonts w:ascii="Times New Roman" w:hAnsi="Times New Roman" w:cs="Times New Roman"/>
          <w:sz w:val="24"/>
          <w:szCs w:val="24"/>
        </w:rPr>
        <w:t xml:space="preserve"> </w:t>
      </w:r>
      <w:r w:rsidR="007A2092" w:rsidRPr="00054552">
        <w:rPr>
          <w:rFonts w:ascii="Times New Roman" w:hAnsi="Times New Roman" w:cs="Times New Roman"/>
          <w:sz w:val="24"/>
          <w:szCs w:val="24"/>
        </w:rPr>
        <w:t xml:space="preserve">Akan tetapi ada sebagian konsumen yang tidak hanya melihat harga barang untuk datang berbelanja di pasar tradisional, </w:t>
      </w:r>
      <w:proofErr w:type="gramStart"/>
      <w:r w:rsidR="007A2092" w:rsidRPr="00054552">
        <w:rPr>
          <w:rFonts w:ascii="Times New Roman" w:hAnsi="Times New Roman" w:cs="Times New Roman"/>
          <w:sz w:val="24"/>
          <w:szCs w:val="24"/>
        </w:rPr>
        <w:t>akan</w:t>
      </w:r>
      <w:proofErr w:type="gramEnd"/>
      <w:r w:rsidR="007A2092" w:rsidRPr="00054552">
        <w:rPr>
          <w:rFonts w:ascii="Times New Roman" w:hAnsi="Times New Roman" w:cs="Times New Roman"/>
          <w:sz w:val="24"/>
          <w:szCs w:val="24"/>
        </w:rPr>
        <w:t xml:space="preserve"> tetapi mereka lebih memiih ke pasar moderen karena </w:t>
      </w:r>
      <w:r w:rsidR="006D4F12" w:rsidRPr="00054552">
        <w:rPr>
          <w:rFonts w:ascii="Times New Roman" w:hAnsi="Times New Roman" w:cs="Times New Roman"/>
          <w:sz w:val="24"/>
          <w:szCs w:val="24"/>
        </w:rPr>
        <w:t>Variasi barang yang tersedia di pasar</w:t>
      </w:r>
      <w:r w:rsidR="00BE44A1" w:rsidRPr="00054552">
        <w:rPr>
          <w:rFonts w:ascii="Times New Roman" w:hAnsi="Times New Roman" w:cs="Times New Roman"/>
          <w:sz w:val="24"/>
          <w:szCs w:val="24"/>
        </w:rPr>
        <w:t xml:space="preserve"> moderen lebih lengkap dari pada</w:t>
      </w:r>
      <w:r w:rsidR="006D4F12" w:rsidRPr="00054552">
        <w:rPr>
          <w:rFonts w:ascii="Times New Roman" w:hAnsi="Times New Roman" w:cs="Times New Roman"/>
          <w:sz w:val="24"/>
          <w:szCs w:val="24"/>
        </w:rPr>
        <w:t xml:space="preserve"> yang tersedia di pasar trad</w:t>
      </w:r>
      <w:r w:rsidR="00BE44A1" w:rsidRPr="00054552">
        <w:rPr>
          <w:rFonts w:ascii="Times New Roman" w:hAnsi="Times New Roman" w:cs="Times New Roman"/>
          <w:sz w:val="24"/>
          <w:szCs w:val="24"/>
        </w:rPr>
        <w:t>isional</w:t>
      </w:r>
      <w:r w:rsidR="006D4F12" w:rsidRPr="00054552">
        <w:rPr>
          <w:rFonts w:ascii="Times New Roman" w:hAnsi="Times New Roman" w:cs="Times New Roman"/>
          <w:sz w:val="24"/>
          <w:szCs w:val="24"/>
        </w:rPr>
        <w:t>.</w:t>
      </w:r>
      <w:r w:rsidR="00BE44A1" w:rsidRPr="00054552">
        <w:rPr>
          <w:rFonts w:ascii="Times New Roman" w:hAnsi="Times New Roman" w:cs="Times New Roman"/>
          <w:sz w:val="24"/>
          <w:szCs w:val="24"/>
        </w:rPr>
        <w:t xml:space="preserve"> Sehingga hasil wawancara dengan konsumen mereka lebih sering datang berbelanja ke pasar moderen, hal ini di sebabkan karena konsumen lebih memili</w:t>
      </w:r>
      <w:r w:rsidR="00421CCB">
        <w:rPr>
          <w:rFonts w:ascii="Times New Roman" w:hAnsi="Times New Roman" w:cs="Times New Roman"/>
          <w:sz w:val="24"/>
          <w:szCs w:val="24"/>
        </w:rPr>
        <w:t>h</w:t>
      </w:r>
      <w:r w:rsidR="00BE44A1" w:rsidRPr="00054552">
        <w:rPr>
          <w:rFonts w:ascii="Times New Roman" w:hAnsi="Times New Roman" w:cs="Times New Roman"/>
          <w:sz w:val="24"/>
          <w:szCs w:val="24"/>
        </w:rPr>
        <w:t xml:space="preserve"> tempat berbelanja yang bersih, nyaman dan fasilitas penunjang lain yang lebih lengkap.</w:t>
      </w:r>
    </w:p>
    <w:p w:rsidR="00C165C2" w:rsidRDefault="00C165C2" w:rsidP="00C165C2">
      <w:pPr>
        <w:autoSpaceDE w:val="0"/>
        <w:autoSpaceDN w:val="0"/>
        <w:adjustRightInd w:val="0"/>
        <w:spacing w:after="0" w:line="240" w:lineRule="auto"/>
        <w:ind w:firstLine="720"/>
        <w:jc w:val="both"/>
        <w:rPr>
          <w:rFonts w:ascii="Times New Roman" w:hAnsi="Times New Roman" w:cs="Times New Roman"/>
          <w:sz w:val="24"/>
          <w:szCs w:val="24"/>
        </w:rPr>
      </w:pPr>
      <w:r w:rsidRPr="00054552">
        <w:rPr>
          <w:rFonts w:ascii="Times New Roman" w:hAnsi="Times New Roman" w:cs="Times New Roman"/>
          <w:sz w:val="24"/>
          <w:szCs w:val="24"/>
        </w:rPr>
        <w:t xml:space="preserve">Persepsi menurut Michael W. Levine &amp; Shefner (2000) </w:t>
      </w:r>
      <w:r w:rsidR="001829A6" w:rsidRPr="000545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velopment of Syariah Banking has not yet indicate a rapid development either in network or in business volume than conventional bank. This indicated by a few number of Syariah Banking in Medan. This study only conducted to the Muslim concerning to their perception to Syariah Banking in Medan becase the development and growth of Syariah Banking in Medan has not yet get attention of the customer, specially the Muslim people. The objective of this research is to observe the influence of education, age and service to the society perception to Syariah Banking in Medan The subject in this research is a socity that consists of College Students, Civil Servant, Private employee and housewife. The data use in this research is a primary data collected from the respondent by direct interview and quesionaire. Sample are 25 person and total sample are 100 respondent by using Non Probability Sampling method. In order to determine the candidate of respondent as sample in this survey is choosen by convinience sampling. The statistical test used in this analysis is a multiple regression using Ordinary Least Squares method. The data in this study is processed by using eviews version 4.1 data processing software. Before estimate to ordinary least squares, the researcher collect the primary data by using quesionaire in likert scale. The results of primary data processing using regression analysis indicates that there is a signifikant relationship and positive between the variable of education, age, and service by perception of public Syariah Banking in Medan. Of these three independent variable, the service variable is a main one with the big contribution in the perception of public to the Syariah Banking in Medan.","author":[{"dropping-particle":"","family":"Ariani","given":"Dian","non-dropping-particle":"","parse-names":false,"suffix":""}],"container-title":"USU e-Repository 2008","id":"ITEM-1","issued":{"date-parts":[["2007"]]},"publisher":"UNIVERSITAS SUMATERA UTARA MEDAN","title":"Persepsi Masyarakat Umum Terhadap Bank Syariah Di Medan","type":"thesis"},"uris":["http://www.mendeley.com/documents/?uuid=daec9bb1-c25b-43aa-8045-5628333b6c9e","http://www.mendeley.com/documents/?uuid=748253d1-e0cd-4053-8fc8-64856f706ab9"]}],"mendeley":{"formattedCitation":"(Ariani 2007)","plainTextFormattedCitation":"(Ariani 2007)","previouslyFormattedCitation":"(Ariani 2007)"},"properties":{"noteIndex":0},"schema":"https://github.com/citation-style-language/schema/raw/master/csl-citation.json"}</w:instrText>
      </w:r>
      <w:r w:rsidR="001829A6" w:rsidRPr="00054552">
        <w:rPr>
          <w:rFonts w:ascii="Times New Roman" w:hAnsi="Times New Roman" w:cs="Times New Roman"/>
          <w:sz w:val="24"/>
          <w:szCs w:val="24"/>
        </w:rPr>
        <w:fldChar w:fldCharType="separate"/>
      </w:r>
      <w:r w:rsidRPr="00054552">
        <w:rPr>
          <w:rFonts w:ascii="Times New Roman" w:hAnsi="Times New Roman" w:cs="Times New Roman"/>
          <w:noProof/>
          <w:sz w:val="24"/>
          <w:szCs w:val="24"/>
        </w:rPr>
        <w:t>(Ariani 2007)</w:t>
      </w:r>
      <w:r w:rsidR="001829A6" w:rsidRPr="00054552">
        <w:rPr>
          <w:rFonts w:ascii="Times New Roman" w:hAnsi="Times New Roman" w:cs="Times New Roman"/>
          <w:sz w:val="24"/>
          <w:szCs w:val="24"/>
        </w:rPr>
        <w:fldChar w:fldCharType="end"/>
      </w:r>
      <w:r w:rsidRPr="00054552">
        <w:rPr>
          <w:rFonts w:ascii="Times New Roman" w:hAnsi="Times New Roman" w:cs="Times New Roman"/>
          <w:sz w:val="24"/>
          <w:szCs w:val="24"/>
        </w:rPr>
        <w:t xml:space="preserve"> yaitu : “ persepsi merupakan cara dimana kita menginterpretasikan informasi yang dikumpulkan (di proses) oleh indera.</w:t>
      </w:r>
      <w:r>
        <w:rPr>
          <w:rFonts w:ascii="Times New Roman" w:hAnsi="Times New Roman" w:cs="Times New Roman"/>
          <w:sz w:val="24"/>
          <w:szCs w:val="24"/>
        </w:rPr>
        <w:t xml:space="preserve"> Pandangan ini menjelaskan bahwa persepsi merupa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dimana bagaimana seseorang mengintrepertasikan sesuatu berdasarkan informasi yang didapat melalui alat indera. Sehingga daya tarik seseorang terhadap sesuatu disesuaikan deng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 lihat dan dirasakan sehingga menimbulkan rasa untuk mencoba suatu hal yang baik.</w:t>
      </w:r>
    </w:p>
    <w:p w:rsidR="003458F3" w:rsidRDefault="00AC5907" w:rsidP="00686296">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ra konsumen semakin hari semakin selektif untuk memilih dimana yang memberikan pelayanan terbaik, menurut </w:t>
      </w:r>
      <w:r w:rsidRPr="00054552">
        <w:rPr>
          <w:rFonts w:ascii="Times New Roman" w:hAnsi="Times New Roman" w:cs="Times New Roman"/>
          <w:sz w:val="24"/>
          <w:szCs w:val="24"/>
        </w:rPr>
        <w:t>Michael W. Levine &amp; Shefner</w:t>
      </w:r>
      <w:r>
        <w:rPr>
          <w:rFonts w:ascii="Times New Roman" w:hAnsi="Times New Roman" w:cs="Times New Roman"/>
          <w:sz w:val="24"/>
          <w:szCs w:val="24"/>
        </w:rPr>
        <w:t xml:space="preserve"> Dalam Ariani diatas menjelaskan bahwa persepsi merupakan daya tarik seseorang terhadap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dapat melalui alat indera. </w:t>
      </w:r>
    </w:p>
    <w:p w:rsidR="006D4F12" w:rsidRDefault="0086171A" w:rsidP="0086171A">
      <w:pPr>
        <w:autoSpaceDE w:val="0"/>
        <w:autoSpaceDN w:val="0"/>
        <w:adjustRightInd w:val="0"/>
        <w:spacing w:after="0" w:line="240" w:lineRule="auto"/>
        <w:ind w:firstLine="720"/>
        <w:jc w:val="both"/>
        <w:rPr>
          <w:rFonts w:ascii="Times New Roman" w:hAnsi="Times New Roman" w:cs="Times New Roman"/>
          <w:bCs/>
          <w:sz w:val="24"/>
          <w:szCs w:val="24"/>
        </w:rPr>
      </w:pPr>
      <w:r w:rsidRPr="0086171A">
        <w:rPr>
          <w:rFonts w:ascii="Times New Roman" w:hAnsi="Times New Roman" w:cs="Times New Roman"/>
          <w:bCs/>
          <w:sz w:val="24"/>
          <w:szCs w:val="24"/>
        </w:rPr>
        <w:t>CESS (1998)</w:t>
      </w:r>
      <w:r>
        <w:rPr>
          <w:rFonts w:ascii="Times New Roman" w:hAnsi="Times New Roman" w:cs="Times New Roman"/>
          <w:bCs/>
          <w:sz w:val="24"/>
          <w:szCs w:val="24"/>
        </w:rPr>
        <w:t xml:space="preserve"> </w:t>
      </w:r>
      <w:r w:rsidR="001829A6">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Competition between traditional and modern retail retail most invites attention, because it always puts the traditional retail in a weak position. Characteristics are inversely proportional to the difference weakens the position of traditional retail. Unclear regulations on the retail industry, especially regarding the distance of retail locations, adding a heavy effort to protect traditional retail. The scope of retail competition includes traditional and modern retail factors both internal and external factors, which include all the attributes in the performance aspects, aspects of consumer preferences and regulatory aspects. Aspects of consumer preferences include human resource (related to the services provided), merchandise, price and location. Strategy traditional retail competition with modern retail can be done through the application of model win–win development strategy, which is of mutual benefit or synergy .","author":[{"dropping-particle":"","family":"Tri Joko Utomo","given":"","non-dropping-particle":"","parse-names":false,"suffix":""}],"container-title":"Jurnal Ilmiah Ekonomi","id":"ITEM-1","issue":"1","issued":{"date-parts":[["2011"]]},"page":"122-133","title":"PERSAINGAN BISNIS RITEL: TRADISIONAL VS MODERN (The Competition of Retail Business: Traditional vs Modern)","type":"article-journal","volume":"6"},"uris":["http://www.mendeley.com/documents/?uuid=2dee652b-4d84-4480-8fab-791f4da10c9a"]}],"mendeley":{"formattedCitation":"(Tri Joko Utomo 2011)","plainTextFormattedCitation":"(Tri Joko Utomo 2011)"},"properties":{"noteIndex":0},"schema":"https://github.com/citation-style-language/schema/raw/master/csl-citation.json"}</w:instrText>
      </w:r>
      <w:r w:rsidR="001829A6">
        <w:rPr>
          <w:rFonts w:ascii="Times New Roman" w:hAnsi="Times New Roman" w:cs="Times New Roman"/>
          <w:bCs/>
          <w:sz w:val="24"/>
          <w:szCs w:val="24"/>
        </w:rPr>
        <w:fldChar w:fldCharType="separate"/>
      </w:r>
      <w:r w:rsidRPr="0086171A">
        <w:rPr>
          <w:rFonts w:ascii="Times New Roman" w:hAnsi="Times New Roman" w:cs="Times New Roman"/>
          <w:bCs/>
          <w:noProof/>
          <w:sz w:val="24"/>
          <w:szCs w:val="24"/>
        </w:rPr>
        <w:t>(Tri Joko Utomo 2011)</w:t>
      </w:r>
      <w:r w:rsidR="001829A6">
        <w:rPr>
          <w:rFonts w:ascii="Times New Roman" w:hAnsi="Times New Roman" w:cs="Times New Roman"/>
          <w:bCs/>
          <w:sz w:val="24"/>
          <w:szCs w:val="24"/>
        </w:rPr>
        <w:fldChar w:fldCharType="end"/>
      </w:r>
      <w:r w:rsidRPr="0086171A">
        <w:rPr>
          <w:rFonts w:ascii="Times New Roman" w:hAnsi="Times New Roman" w:cs="Times New Roman"/>
          <w:bCs/>
          <w:sz w:val="24"/>
          <w:szCs w:val="24"/>
        </w:rPr>
        <w:t xml:space="preserve"> dalam sebuah penelitian, untuk mengungkapkan alasan utama konsumen</w:t>
      </w:r>
      <w:r>
        <w:rPr>
          <w:rFonts w:ascii="Times New Roman" w:hAnsi="Times New Roman" w:cs="Times New Roman"/>
          <w:bCs/>
          <w:sz w:val="24"/>
          <w:szCs w:val="24"/>
        </w:rPr>
        <w:t xml:space="preserve"> </w:t>
      </w:r>
      <w:r w:rsidRPr="0086171A">
        <w:rPr>
          <w:rFonts w:ascii="Times New Roman" w:hAnsi="Times New Roman" w:cs="Times New Roman"/>
          <w:bCs/>
          <w:sz w:val="24"/>
          <w:szCs w:val="24"/>
        </w:rPr>
        <w:t>belanja di pasar moder</w:t>
      </w:r>
      <w:r>
        <w:rPr>
          <w:rFonts w:ascii="Times New Roman" w:hAnsi="Times New Roman" w:cs="Times New Roman"/>
          <w:bCs/>
          <w:sz w:val="24"/>
          <w:szCs w:val="24"/>
        </w:rPr>
        <w:t>e</w:t>
      </w:r>
      <w:r w:rsidRPr="0086171A">
        <w:rPr>
          <w:rFonts w:ascii="Times New Roman" w:hAnsi="Times New Roman" w:cs="Times New Roman"/>
          <w:bCs/>
          <w:sz w:val="24"/>
          <w:szCs w:val="24"/>
        </w:rPr>
        <w:t>n, menggunakan atribut: 1) Tempat lebih nyaman; 2) Adanya kepastian harga; 3) Merasa bebas untuk memilih dan melihat-lihat; 4) Kualitas barang lebih terjamin; 5) Kualitas barang lebih baik; 6) Jenis barang lebih lengkap; dan 7) Model barang sangat beragam.</w:t>
      </w:r>
    </w:p>
    <w:p w:rsidR="0086171A" w:rsidRDefault="0086171A" w:rsidP="0086171A">
      <w:pPr>
        <w:autoSpaceDE w:val="0"/>
        <w:autoSpaceDN w:val="0"/>
        <w:adjustRightInd w:val="0"/>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andangan diatas menjelaskan bahwa alasan utama konsumen berbelanja di pasar moderen adalah konsumen lebih memilih berbelanja karena tempat yang disediakan lebih nyaman, adanya kepastian harga, konsumen lebih bebas </w:t>
      </w:r>
      <w:r w:rsidR="00674E6D">
        <w:rPr>
          <w:rFonts w:ascii="Times New Roman" w:hAnsi="Times New Roman" w:cs="Times New Roman"/>
          <w:bCs/>
          <w:sz w:val="24"/>
          <w:szCs w:val="24"/>
        </w:rPr>
        <w:t>memilih dan melihat-lihat, kualitas barang labih terjamin, jenis barang lebih lengkap dan model-model yang tersedia lebih beragam.</w:t>
      </w:r>
    </w:p>
    <w:p w:rsidR="00FA0A12" w:rsidRPr="00FA0A12" w:rsidRDefault="00FA0A12" w:rsidP="00FA0A12">
      <w:pPr>
        <w:autoSpaceDE w:val="0"/>
        <w:autoSpaceDN w:val="0"/>
        <w:adjustRightInd w:val="0"/>
        <w:spacing w:after="0" w:line="240" w:lineRule="auto"/>
        <w:ind w:firstLine="720"/>
        <w:jc w:val="both"/>
        <w:rPr>
          <w:rFonts w:ascii="Times New Roman" w:hAnsi="Times New Roman" w:cs="Times New Roman"/>
          <w:bCs/>
          <w:sz w:val="24"/>
          <w:szCs w:val="24"/>
        </w:rPr>
      </w:pPr>
    </w:p>
    <w:p w:rsidR="00A266DF" w:rsidRDefault="006F1686" w:rsidP="000F7E77">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Simpulan</w:t>
      </w:r>
    </w:p>
    <w:p w:rsidR="00C22558" w:rsidRDefault="00C22558" w:rsidP="000F7E77">
      <w:pPr>
        <w:autoSpaceDE w:val="0"/>
        <w:autoSpaceDN w:val="0"/>
        <w:adjustRightInd w:val="0"/>
        <w:spacing w:after="0" w:line="240" w:lineRule="auto"/>
        <w:jc w:val="both"/>
        <w:rPr>
          <w:rFonts w:ascii="Times New Roman" w:hAnsi="Times New Roman" w:cs="Times New Roman"/>
          <w:b/>
          <w:bCs/>
          <w:sz w:val="24"/>
          <w:szCs w:val="24"/>
        </w:rPr>
      </w:pPr>
    </w:p>
    <w:p w:rsidR="00A266DF" w:rsidRDefault="00C22558" w:rsidP="00C2255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maka dapat disimpulkan bahwa setelah di bukanya pasar moderen omset pedagang di pasar tradisional mengalami penurunan omset, temuan yang lain juga di dapat bahwa ketiga pasar tradisional di Tobelo bukan hanya mengalami penurunan </w:t>
      </w:r>
      <w:r>
        <w:rPr>
          <w:rFonts w:ascii="Times New Roman" w:hAnsi="Times New Roman" w:cs="Times New Roman"/>
          <w:sz w:val="24"/>
          <w:szCs w:val="24"/>
        </w:rPr>
        <w:lastRenderedPageBreak/>
        <w:t xml:space="preserve">omse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dari sisi pendapatan dan jumlah pelanggan yang datang juga semakin berkurang, sehingga banyak pedagang yang mengalami kerugian. </w:t>
      </w:r>
      <w:proofErr w:type="gramStart"/>
      <w:r w:rsidRPr="00054552">
        <w:rPr>
          <w:rFonts w:ascii="Times New Roman" w:hAnsi="Times New Roman" w:cs="Times New Roman"/>
          <w:sz w:val="24"/>
          <w:szCs w:val="24"/>
        </w:rPr>
        <w:t>kurangnya</w:t>
      </w:r>
      <w:proofErr w:type="gramEnd"/>
      <w:r w:rsidRPr="00054552">
        <w:rPr>
          <w:rFonts w:ascii="Times New Roman" w:hAnsi="Times New Roman" w:cs="Times New Roman"/>
          <w:sz w:val="24"/>
          <w:szCs w:val="24"/>
        </w:rPr>
        <w:t xml:space="preserve"> fasilita</w:t>
      </w:r>
      <w:r>
        <w:rPr>
          <w:rFonts w:ascii="Times New Roman" w:hAnsi="Times New Roman" w:cs="Times New Roman"/>
          <w:sz w:val="24"/>
          <w:szCs w:val="24"/>
        </w:rPr>
        <w:t>s yang ada di pasar tradisional, kualitas barang yang di jual pun berbeda antara pasar tradisional dan pasar moderen, sehingga banyak konsumen yang lebih memilih berbelanja di pasar moderen ketimbang ke pasar tradisional.</w:t>
      </w:r>
    </w:p>
    <w:p w:rsidR="00AB6301" w:rsidRPr="00054552" w:rsidRDefault="00AB6301" w:rsidP="000F7E77">
      <w:pPr>
        <w:autoSpaceDE w:val="0"/>
        <w:autoSpaceDN w:val="0"/>
        <w:adjustRightInd w:val="0"/>
        <w:spacing w:after="0" w:line="240" w:lineRule="auto"/>
        <w:jc w:val="both"/>
        <w:rPr>
          <w:rFonts w:ascii="Times New Roman" w:hAnsi="Times New Roman" w:cs="Times New Roman"/>
          <w:b/>
          <w:bCs/>
          <w:sz w:val="24"/>
          <w:szCs w:val="24"/>
        </w:rPr>
      </w:pPr>
      <w:r w:rsidRPr="00054552">
        <w:rPr>
          <w:rFonts w:ascii="Times New Roman" w:hAnsi="Times New Roman" w:cs="Times New Roman"/>
          <w:b/>
          <w:bCs/>
          <w:sz w:val="24"/>
          <w:szCs w:val="24"/>
        </w:rPr>
        <w:t>Daftar Pustaka</w:t>
      </w:r>
    </w:p>
    <w:p w:rsidR="00AB6301" w:rsidRPr="00054552" w:rsidRDefault="00AB6301" w:rsidP="000F7E77">
      <w:pPr>
        <w:autoSpaceDE w:val="0"/>
        <w:autoSpaceDN w:val="0"/>
        <w:adjustRightInd w:val="0"/>
        <w:spacing w:after="0" w:line="240" w:lineRule="auto"/>
        <w:jc w:val="both"/>
        <w:rPr>
          <w:rFonts w:ascii="Times New Roman" w:hAnsi="Times New Roman" w:cs="Times New Roman"/>
          <w:b/>
          <w:bCs/>
          <w:sz w:val="24"/>
          <w:szCs w:val="24"/>
        </w:rPr>
      </w:pPr>
    </w:p>
    <w:p w:rsidR="0086171A" w:rsidRPr="0086171A" w:rsidRDefault="001829A6" w:rsidP="008617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54552">
        <w:rPr>
          <w:rFonts w:ascii="Times New Roman" w:hAnsi="Times New Roman" w:cs="Times New Roman"/>
          <w:b/>
          <w:bCs/>
          <w:sz w:val="24"/>
          <w:szCs w:val="24"/>
        </w:rPr>
        <w:fldChar w:fldCharType="begin" w:fldLock="1"/>
      </w:r>
      <w:r w:rsidR="00AB6301" w:rsidRPr="00054552">
        <w:rPr>
          <w:rFonts w:ascii="Times New Roman" w:hAnsi="Times New Roman" w:cs="Times New Roman"/>
          <w:b/>
          <w:bCs/>
          <w:sz w:val="24"/>
          <w:szCs w:val="24"/>
        </w:rPr>
        <w:instrText xml:space="preserve">ADDIN Mendeley Bibliography CSL_BIBLIOGRAPHY </w:instrText>
      </w:r>
      <w:r w:rsidRPr="00054552">
        <w:rPr>
          <w:rFonts w:ascii="Times New Roman" w:hAnsi="Times New Roman" w:cs="Times New Roman"/>
          <w:b/>
          <w:bCs/>
          <w:sz w:val="24"/>
          <w:szCs w:val="24"/>
        </w:rPr>
        <w:fldChar w:fldCharType="separate"/>
      </w:r>
      <w:r w:rsidR="0086171A" w:rsidRPr="0086171A">
        <w:rPr>
          <w:rFonts w:ascii="Times New Roman" w:hAnsi="Times New Roman" w:cs="Times New Roman"/>
          <w:noProof/>
          <w:sz w:val="24"/>
          <w:szCs w:val="24"/>
        </w:rPr>
        <w:t>Ariani, Dian. 2007. “Persepsi Masyarakat Umum Terhadap Bank Syariah Di Medan.” UNIVERSITAS SUMATERA UTARA MEDAN.</w:t>
      </w:r>
    </w:p>
    <w:p w:rsidR="0086171A" w:rsidRPr="0086171A" w:rsidRDefault="0086171A" w:rsidP="008617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71A">
        <w:rPr>
          <w:rFonts w:ascii="Times New Roman" w:hAnsi="Times New Roman" w:cs="Times New Roman"/>
          <w:noProof/>
          <w:sz w:val="24"/>
          <w:szCs w:val="24"/>
        </w:rPr>
        <w:t xml:space="preserve">Sarwoko, Endi. 2008. “Dampak Keberadaan Pasar Modern Terhadap Kinerja Pedagang Pasar Tradisional Di Wilayah Kabupaten Malang.” </w:t>
      </w:r>
      <w:r w:rsidRPr="0086171A">
        <w:rPr>
          <w:rFonts w:ascii="Times New Roman" w:hAnsi="Times New Roman" w:cs="Times New Roman"/>
          <w:i/>
          <w:iCs/>
          <w:noProof/>
          <w:sz w:val="24"/>
          <w:szCs w:val="24"/>
        </w:rPr>
        <w:t>Jurnal Ekonomi Modernisasi</w:t>
      </w:r>
      <w:r w:rsidRPr="0086171A">
        <w:rPr>
          <w:rFonts w:ascii="Times New Roman" w:hAnsi="Times New Roman" w:cs="Times New Roman"/>
          <w:noProof/>
          <w:sz w:val="24"/>
          <w:szCs w:val="24"/>
        </w:rPr>
        <w:t xml:space="preserve"> 4(2):97–115.</w:t>
      </w:r>
    </w:p>
    <w:p w:rsidR="0086171A" w:rsidRPr="0086171A" w:rsidRDefault="0086171A" w:rsidP="008617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71A">
        <w:rPr>
          <w:rFonts w:ascii="Times New Roman" w:hAnsi="Times New Roman" w:cs="Times New Roman"/>
          <w:noProof/>
          <w:sz w:val="24"/>
          <w:szCs w:val="24"/>
        </w:rPr>
        <w:t>Susilo, Dwi. 2015. “DAMPAK OPERASI PASAR MODERN TERHADAP PENDAPATAN PEDAGANG PASAR TRADISIONAL DI KOTA PEKALONGAN The Impact Of Modern Market Operation Towards Traditional Market Tradesman Income In Pekalongan City.” 29–38.</w:t>
      </w:r>
    </w:p>
    <w:p w:rsidR="0086171A" w:rsidRPr="0086171A" w:rsidRDefault="0086171A" w:rsidP="008617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71A">
        <w:rPr>
          <w:rFonts w:ascii="Times New Roman" w:hAnsi="Times New Roman" w:cs="Times New Roman"/>
          <w:noProof/>
          <w:sz w:val="24"/>
          <w:szCs w:val="24"/>
        </w:rPr>
        <w:t>Thina Khuriyati. 2013. “FAKTOR-FAKTOR PENYEBAB PENURUNAN OMZET PENJUALAN PADA INDUSTRI KERAJINAN MONEL DI DESA KRIYAN KABUPATEN JEPARA SKRIPSI.” UNIVERSITAS NEGERI SEMARANG 2013.</w:t>
      </w:r>
    </w:p>
    <w:p w:rsidR="0086171A" w:rsidRPr="0086171A" w:rsidRDefault="0086171A" w:rsidP="008617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71A">
        <w:rPr>
          <w:rFonts w:ascii="Times New Roman" w:hAnsi="Times New Roman" w:cs="Times New Roman"/>
          <w:noProof/>
          <w:sz w:val="24"/>
          <w:szCs w:val="24"/>
        </w:rPr>
        <w:t xml:space="preserve">Tri Joko Utomo. 2011. “PERSAINGAN BISNIS RITEL: TRADISIONAL VS MODERN (The Competition of Retail Business: Traditional vs Modern).” </w:t>
      </w:r>
      <w:r w:rsidRPr="0086171A">
        <w:rPr>
          <w:rFonts w:ascii="Times New Roman" w:hAnsi="Times New Roman" w:cs="Times New Roman"/>
          <w:i/>
          <w:iCs/>
          <w:noProof/>
          <w:sz w:val="24"/>
          <w:szCs w:val="24"/>
        </w:rPr>
        <w:t>Jurnal Ilmiah Ekonomi</w:t>
      </w:r>
      <w:r w:rsidRPr="0086171A">
        <w:rPr>
          <w:rFonts w:ascii="Times New Roman" w:hAnsi="Times New Roman" w:cs="Times New Roman"/>
          <w:noProof/>
          <w:sz w:val="24"/>
          <w:szCs w:val="24"/>
        </w:rPr>
        <w:t xml:space="preserve"> 6(1):122–33.</w:t>
      </w:r>
    </w:p>
    <w:p w:rsidR="0086171A" w:rsidRPr="0086171A" w:rsidRDefault="0086171A" w:rsidP="0086171A">
      <w:pPr>
        <w:widowControl w:val="0"/>
        <w:autoSpaceDE w:val="0"/>
        <w:autoSpaceDN w:val="0"/>
        <w:adjustRightInd w:val="0"/>
        <w:spacing w:after="0" w:line="240" w:lineRule="auto"/>
        <w:ind w:left="480" w:hanging="480"/>
        <w:rPr>
          <w:rFonts w:ascii="Times New Roman" w:hAnsi="Times New Roman" w:cs="Times New Roman"/>
          <w:noProof/>
          <w:sz w:val="24"/>
        </w:rPr>
      </w:pPr>
      <w:r w:rsidRPr="0086171A">
        <w:rPr>
          <w:rFonts w:ascii="Times New Roman" w:hAnsi="Times New Roman" w:cs="Times New Roman"/>
          <w:noProof/>
          <w:sz w:val="24"/>
          <w:szCs w:val="24"/>
        </w:rPr>
        <w:t>Yuliasih, Eka. 2013. “Studi Eksplorasi Dampak Keberadaan Pasar Modern Terhadap Usaha Tirel Waserda Dan Pedagang Pasar Tradisional Di Kecamatan Klirong Kabupaten Kebumen.” Universitas Negeri Yogyakarta.</w:t>
      </w:r>
    </w:p>
    <w:p w:rsidR="00AB6301" w:rsidRPr="00054552" w:rsidRDefault="001829A6" w:rsidP="0086171A">
      <w:pPr>
        <w:widowControl w:val="0"/>
        <w:autoSpaceDE w:val="0"/>
        <w:autoSpaceDN w:val="0"/>
        <w:adjustRightInd w:val="0"/>
        <w:spacing w:after="0" w:line="240" w:lineRule="auto"/>
        <w:ind w:left="480" w:hanging="480"/>
        <w:rPr>
          <w:rFonts w:ascii="Times New Roman" w:hAnsi="Times New Roman" w:cs="Times New Roman"/>
          <w:b/>
          <w:bCs/>
          <w:sz w:val="24"/>
          <w:szCs w:val="24"/>
        </w:rPr>
      </w:pPr>
      <w:r w:rsidRPr="00054552">
        <w:rPr>
          <w:rFonts w:ascii="Times New Roman" w:hAnsi="Times New Roman" w:cs="Times New Roman"/>
          <w:b/>
          <w:bCs/>
          <w:sz w:val="24"/>
          <w:szCs w:val="24"/>
        </w:rPr>
        <w:fldChar w:fldCharType="end"/>
      </w:r>
    </w:p>
    <w:p w:rsidR="00D16F3F" w:rsidRPr="00054552" w:rsidRDefault="00D16F3F" w:rsidP="000F7E77">
      <w:pPr>
        <w:autoSpaceDE w:val="0"/>
        <w:autoSpaceDN w:val="0"/>
        <w:adjustRightInd w:val="0"/>
        <w:spacing w:after="0" w:line="240" w:lineRule="auto"/>
        <w:jc w:val="both"/>
        <w:rPr>
          <w:rFonts w:ascii="Times New Roman" w:hAnsi="Times New Roman" w:cs="Times New Roman"/>
          <w:sz w:val="24"/>
          <w:szCs w:val="24"/>
        </w:rPr>
      </w:pPr>
    </w:p>
    <w:p w:rsidR="00CE1593" w:rsidRPr="00054552" w:rsidRDefault="00CE1593" w:rsidP="00CE1593">
      <w:pPr>
        <w:spacing w:after="0" w:line="360" w:lineRule="auto"/>
        <w:jc w:val="center"/>
        <w:rPr>
          <w:rFonts w:ascii="Times New Roman" w:hAnsi="Times New Roman" w:cs="Times New Roman"/>
          <w:sz w:val="24"/>
          <w:szCs w:val="24"/>
        </w:rPr>
      </w:pPr>
    </w:p>
    <w:sectPr w:rsidR="00CE1593" w:rsidRPr="00054552" w:rsidSect="004267D5">
      <w:footerReference w:type="default" r:id="rId8"/>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C5907" w:rsidRDefault="00AC5907" w:rsidP="00E656AC">
      <w:pPr>
        <w:spacing w:after="0" w:line="240" w:lineRule="auto"/>
      </w:pPr>
      <w:r>
        <w:separator/>
      </w:r>
    </w:p>
  </w:endnote>
  <w:endnote w:type="continuationSeparator" w:id="1">
    <w:p w:rsidR="00AC5907" w:rsidRDefault="00AC5907" w:rsidP="00E656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44939616"/>
      <w:docPartObj>
        <w:docPartGallery w:val="Page Numbers (Bottom of Page)"/>
        <w:docPartUnique/>
      </w:docPartObj>
    </w:sdtPr>
    <w:sdtEndPr>
      <w:rPr>
        <w:noProof/>
      </w:rPr>
    </w:sdtEndPr>
    <w:sdtContent>
      <w:p w:rsidR="00AC5907" w:rsidRDefault="001829A6">
        <w:pPr>
          <w:pStyle w:val="Footer"/>
          <w:jc w:val="right"/>
        </w:pPr>
        <w:fldSimple w:instr=" PAGE   \* MERGEFORMAT ">
          <w:r w:rsidR="00BD6B48">
            <w:rPr>
              <w:noProof/>
            </w:rPr>
            <w:t>6</w:t>
          </w:r>
        </w:fldSimple>
      </w:p>
    </w:sdtContent>
  </w:sdt>
  <w:p w:rsidR="00AC5907" w:rsidRDefault="00AC590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C5907" w:rsidRDefault="00AC5907" w:rsidP="00E656AC">
      <w:pPr>
        <w:spacing w:after="0" w:line="240" w:lineRule="auto"/>
      </w:pPr>
      <w:r>
        <w:separator/>
      </w:r>
    </w:p>
  </w:footnote>
  <w:footnote w:type="continuationSeparator" w:id="1">
    <w:p w:rsidR="00AC5907" w:rsidRDefault="00AC5907" w:rsidP="00E656A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characterSpacingControl w:val="doNotCompress"/>
  <w:hdrShapeDefaults>
    <o:shapedefaults v:ext="edit" spidmax="20481"/>
  </w:hdrShapeDefaults>
  <w:footnotePr>
    <w:footnote w:id="0"/>
    <w:footnote w:id="1"/>
  </w:footnotePr>
  <w:endnotePr>
    <w:endnote w:id="0"/>
    <w:endnote w:id="1"/>
  </w:endnotePr>
  <w:compat/>
  <w:rsids>
    <w:rsidRoot w:val="00CE1593"/>
    <w:rsid w:val="00007380"/>
    <w:rsid w:val="00037284"/>
    <w:rsid w:val="00042919"/>
    <w:rsid w:val="0004434A"/>
    <w:rsid w:val="000515DB"/>
    <w:rsid w:val="00054552"/>
    <w:rsid w:val="00074FAC"/>
    <w:rsid w:val="000A30D8"/>
    <w:rsid w:val="000C767C"/>
    <w:rsid w:val="000D45CB"/>
    <w:rsid w:val="000D5131"/>
    <w:rsid w:val="000E500E"/>
    <w:rsid w:val="000F7E77"/>
    <w:rsid w:val="0010639F"/>
    <w:rsid w:val="00134324"/>
    <w:rsid w:val="00135118"/>
    <w:rsid w:val="001635EF"/>
    <w:rsid w:val="001829A6"/>
    <w:rsid w:val="001C3644"/>
    <w:rsid w:val="001D0FF3"/>
    <w:rsid w:val="001F3CEB"/>
    <w:rsid w:val="00207D27"/>
    <w:rsid w:val="002435AC"/>
    <w:rsid w:val="002529B4"/>
    <w:rsid w:val="002757F9"/>
    <w:rsid w:val="00293C61"/>
    <w:rsid w:val="002C541D"/>
    <w:rsid w:val="002E3FF8"/>
    <w:rsid w:val="0031317E"/>
    <w:rsid w:val="0032193A"/>
    <w:rsid w:val="00326B17"/>
    <w:rsid w:val="003331DE"/>
    <w:rsid w:val="003340A9"/>
    <w:rsid w:val="003344D3"/>
    <w:rsid w:val="0033765C"/>
    <w:rsid w:val="003458F3"/>
    <w:rsid w:val="003A4421"/>
    <w:rsid w:val="003A7C97"/>
    <w:rsid w:val="003B156E"/>
    <w:rsid w:val="003D5FAE"/>
    <w:rsid w:val="003E43AF"/>
    <w:rsid w:val="003F378E"/>
    <w:rsid w:val="0040019C"/>
    <w:rsid w:val="00421CCB"/>
    <w:rsid w:val="004267D5"/>
    <w:rsid w:val="00466CDD"/>
    <w:rsid w:val="004A36C3"/>
    <w:rsid w:val="004B2C99"/>
    <w:rsid w:val="004C4698"/>
    <w:rsid w:val="004C70F8"/>
    <w:rsid w:val="004D68BF"/>
    <w:rsid w:val="004F77F7"/>
    <w:rsid w:val="0053229D"/>
    <w:rsid w:val="00536227"/>
    <w:rsid w:val="00536428"/>
    <w:rsid w:val="00541CBE"/>
    <w:rsid w:val="005652A4"/>
    <w:rsid w:val="00565BBB"/>
    <w:rsid w:val="00567CDB"/>
    <w:rsid w:val="0058749E"/>
    <w:rsid w:val="00595BF3"/>
    <w:rsid w:val="00597FB5"/>
    <w:rsid w:val="005C6E3F"/>
    <w:rsid w:val="005D0B9F"/>
    <w:rsid w:val="005D46D2"/>
    <w:rsid w:val="005F1759"/>
    <w:rsid w:val="006156F4"/>
    <w:rsid w:val="006268F9"/>
    <w:rsid w:val="00634733"/>
    <w:rsid w:val="00657117"/>
    <w:rsid w:val="00670293"/>
    <w:rsid w:val="00674E6D"/>
    <w:rsid w:val="00686296"/>
    <w:rsid w:val="00693493"/>
    <w:rsid w:val="006936CE"/>
    <w:rsid w:val="006942F5"/>
    <w:rsid w:val="006D4F12"/>
    <w:rsid w:val="006F1686"/>
    <w:rsid w:val="006F17A9"/>
    <w:rsid w:val="0075780E"/>
    <w:rsid w:val="0077113A"/>
    <w:rsid w:val="00774290"/>
    <w:rsid w:val="007A2092"/>
    <w:rsid w:val="007C0624"/>
    <w:rsid w:val="007D65E8"/>
    <w:rsid w:val="007F0AED"/>
    <w:rsid w:val="00847502"/>
    <w:rsid w:val="0086171A"/>
    <w:rsid w:val="008B09BB"/>
    <w:rsid w:val="008B5D6D"/>
    <w:rsid w:val="008E5C0E"/>
    <w:rsid w:val="008F6C6A"/>
    <w:rsid w:val="00915AF9"/>
    <w:rsid w:val="00943BAC"/>
    <w:rsid w:val="00950C9E"/>
    <w:rsid w:val="00951483"/>
    <w:rsid w:val="00977415"/>
    <w:rsid w:val="00982EA8"/>
    <w:rsid w:val="009971E7"/>
    <w:rsid w:val="009A68B4"/>
    <w:rsid w:val="009A742E"/>
    <w:rsid w:val="009C59A6"/>
    <w:rsid w:val="009F0600"/>
    <w:rsid w:val="009F0D7F"/>
    <w:rsid w:val="00A070B8"/>
    <w:rsid w:val="00A266DF"/>
    <w:rsid w:val="00A638E5"/>
    <w:rsid w:val="00A80C2E"/>
    <w:rsid w:val="00A906CF"/>
    <w:rsid w:val="00AB6301"/>
    <w:rsid w:val="00AC5907"/>
    <w:rsid w:val="00AC7863"/>
    <w:rsid w:val="00AF7746"/>
    <w:rsid w:val="00B00FBB"/>
    <w:rsid w:val="00B207DB"/>
    <w:rsid w:val="00B31AEA"/>
    <w:rsid w:val="00B42FCA"/>
    <w:rsid w:val="00BD6B48"/>
    <w:rsid w:val="00BE44A1"/>
    <w:rsid w:val="00BE6A38"/>
    <w:rsid w:val="00C06FCF"/>
    <w:rsid w:val="00C165C2"/>
    <w:rsid w:val="00C22558"/>
    <w:rsid w:val="00C34251"/>
    <w:rsid w:val="00C6505C"/>
    <w:rsid w:val="00C9219B"/>
    <w:rsid w:val="00CC0160"/>
    <w:rsid w:val="00CE06EF"/>
    <w:rsid w:val="00CE1593"/>
    <w:rsid w:val="00D15157"/>
    <w:rsid w:val="00D16F3F"/>
    <w:rsid w:val="00D30FFF"/>
    <w:rsid w:val="00D45BCD"/>
    <w:rsid w:val="00D83304"/>
    <w:rsid w:val="00D8752C"/>
    <w:rsid w:val="00D9655E"/>
    <w:rsid w:val="00DD3963"/>
    <w:rsid w:val="00DE6298"/>
    <w:rsid w:val="00E100FB"/>
    <w:rsid w:val="00E56600"/>
    <w:rsid w:val="00E656AC"/>
    <w:rsid w:val="00E66BD4"/>
    <w:rsid w:val="00E72753"/>
    <w:rsid w:val="00EB55AC"/>
    <w:rsid w:val="00EE3860"/>
    <w:rsid w:val="00F5033E"/>
    <w:rsid w:val="00F52F97"/>
    <w:rsid w:val="00F651C6"/>
    <w:rsid w:val="00F71F9C"/>
    <w:rsid w:val="00F73554"/>
    <w:rsid w:val="00FA0A12"/>
    <w:rsid w:val="00FB5B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3FF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1593"/>
    <w:rPr>
      <w:color w:val="0000FF" w:themeColor="hyperlink"/>
      <w:u w:val="single"/>
    </w:rPr>
  </w:style>
  <w:style w:type="paragraph" w:styleId="Header">
    <w:name w:val="header"/>
    <w:basedOn w:val="Normal"/>
    <w:link w:val="HeaderChar"/>
    <w:uiPriority w:val="99"/>
    <w:unhideWhenUsed/>
    <w:rsid w:val="00E65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6AC"/>
  </w:style>
  <w:style w:type="paragraph" w:styleId="Footer">
    <w:name w:val="footer"/>
    <w:basedOn w:val="Normal"/>
    <w:link w:val="FooterChar"/>
    <w:uiPriority w:val="99"/>
    <w:unhideWhenUsed/>
    <w:rsid w:val="00E65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6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1593"/>
    <w:rPr>
      <w:color w:val="0000FF" w:themeColor="hyperlink"/>
      <w:u w:val="single"/>
    </w:rPr>
  </w:style>
  <w:style w:type="paragraph" w:styleId="Header">
    <w:name w:val="header"/>
    <w:basedOn w:val="Normal"/>
    <w:link w:val="HeaderChar"/>
    <w:uiPriority w:val="99"/>
    <w:unhideWhenUsed/>
    <w:rsid w:val="00E65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6AC"/>
  </w:style>
  <w:style w:type="paragraph" w:styleId="Footer">
    <w:name w:val="footer"/>
    <w:basedOn w:val="Normal"/>
    <w:link w:val="FooterChar"/>
    <w:uiPriority w:val="99"/>
    <w:unhideWhenUsed/>
    <w:rsid w:val="00E65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6AC"/>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anarimawa@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EC31A-9F0B-4B30-95EA-04E6E18FC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3</TotalTime>
  <Pages>6</Pages>
  <Words>8623</Words>
  <Characters>4915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rsonal</cp:lastModifiedBy>
  <cp:revision>77</cp:revision>
  <dcterms:created xsi:type="dcterms:W3CDTF">2018-09-03T15:34:00Z</dcterms:created>
  <dcterms:modified xsi:type="dcterms:W3CDTF">2018-10-0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44e3c3-bec8-3b17-8975-6f02f020833d</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